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30D1E7" w14:textId="77777777" w:rsidR="00432AD0" w:rsidRDefault="00432AD0" w:rsidP="00432AD0">
      <w:pPr>
        <w:spacing w:line="360" w:lineRule="auto"/>
        <w:jc w:val="center"/>
        <w:rPr>
          <w:b/>
          <w:sz w:val="30"/>
          <w:szCs w:val="30"/>
        </w:rPr>
      </w:pPr>
      <w:bookmarkStart w:id="0" w:name="_Hlk117694924"/>
      <w:r>
        <w:rPr>
          <w:b/>
          <w:sz w:val="30"/>
          <w:szCs w:val="30"/>
        </w:rPr>
        <w:t xml:space="preserve">Rationale and design of the colchicine for the prevention of perioperative atrial fibrillation in patients undergoing major noncardiac thoracic surgery (COP-AF) </w:t>
      </w:r>
      <w:proofErr w:type="gramStart"/>
      <w:r>
        <w:rPr>
          <w:b/>
          <w:sz w:val="30"/>
          <w:szCs w:val="30"/>
        </w:rPr>
        <w:t>trial</w:t>
      </w:r>
      <w:proofErr w:type="gramEnd"/>
    </w:p>
    <w:bookmarkEnd w:id="0"/>
    <w:p w14:paraId="75F1425D" w14:textId="77777777" w:rsidR="00432AD0" w:rsidRDefault="00432AD0" w:rsidP="00432AD0">
      <w:pPr>
        <w:spacing w:line="360" w:lineRule="auto"/>
        <w:rPr>
          <w:lang w:val="en-CA"/>
        </w:rPr>
      </w:pPr>
      <w:r>
        <w:rPr>
          <w:lang w:val="en-CA"/>
        </w:rPr>
        <w:t>David Conen MD MPH,</w:t>
      </w:r>
      <w:r>
        <w:rPr>
          <w:vertAlign w:val="superscript"/>
          <w:lang w:val="en-CA"/>
        </w:rPr>
        <w:t>1,2,3</w:t>
      </w:r>
      <w:r>
        <w:rPr>
          <w:lang w:val="en-CA"/>
        </w:rPr>
        <w:t>, Ekaterine Popova MD,</w:t>
      </w:r>
      <w:r>
        <w:rPr>
          <w:vertAlign w:val="superscript"/>
          <w:lang w:val="en-CA"/>
        </w:rPr>
        <w:t>4,5</w:t>
      </w:r>
      <w:r>
        <w:rPr>
          <w:lang w:val="en-CA"/>
        </w:rPr>
        <w:t xml:space="preserve">, Michael </w:t>
      </w:r>
      <w:proofErr w:type="spellStart"/>
      <w:r>
        <w:rPr>
          <w:lang w:val="en-CA"/>
        </w:rPr>
        <w:t>Ke</w:t>
      </w:r>
      <w:proofErr w:type="spellEnd"/>
      <w:r>
        <w:rPr>
          <w:lang w:val="en-CA"/>
        </w:rPr>
        <w:t xml:space="preserve"> Wang MD,</w:t>
      </w:r>
      <w:r>
        <w:rPr>
          <w:vertAlign w:val="superscript"/>
          <w:lang w:val="en-CA"/>
        </w:rPr>
        <w:t>1,2,3</w:t>
      </w:r>
      <w:r>
        <w:rPr>
          <w:lang w:val="en-CA"/>
        </w:rPr>
        <w:t xml:space="preserve">, Matthew T.V. Chan MBBS </w:t>
      </w:r>
      <w:proofErr w:type="spellStart"/>
      <w:r>
        <w:rPr>
          <w:lang w:val="en-CA"/>
        </w:rPr>
        <w:t>MMed</w:t>
      </w:r>
      <w:proofErr w:type="spellEnd"/>
      <w:r>
        <w:rPr>
          <w:lang w:val="en-CA"/>
        </w:rPr>
        <w:t xml:space="preserve"> PhD,</w:t>
      </w:r>
      <w:r>
        <w:rPr>
          <w:vertAlign w:val="superscript"/>
          <w:lang w:val="en-CA"/>
        </w:rPr>
        <w:t>6</w:t>
      </w:r>
      <w:r>
        <w:rPr>
          <w:lang w:val="en-CA"/>
        </w:rPr>
        <w:t>, Giovanni Landoni MD,</w:t>
      </w:r>
      <w:r>
        <w:rPr>
          <w:vertAlign w:val="superscript"/>
          <w:lang w:val="en-CA"/>
        </w:rPr>
        <w:t>7,8</w:t>
      </w:r>
      <w:r>
        <w:rPr>
          <w:lang w:val="en-CA"/>
        </w:rPr>
        <w:t>, Cara Reimer MD MSc,</w:t>
      </w:r>
      <w:r>
        <w:rPr>
          <w:vertAlign w:val="superscript"/>
          <w:lang w:val="en-CA"/>
        </w:rPr>
        <w:t>9</w:t>
      </w:r>
      <w:r>
        <w:rPr>
          <w:lang w:val="en-CA"/>
        </w:rPr>
        <w:t>, Sadeesh K. Srinathan MD MSc,</w:t>
      </w:r>
      <w:r>
        <w:rPr>
          <w:vertAlign w:val="superscript"/>
          <w:lang w:val="en-CA"/>
        </w:rPr>
        <w:t>10</w:t>
      </w:r>
      <w:r>
        <w:rPr>
          <w:lang w:val="en-CA"/>
        </w:rPr>
        <w:t xml:space="preserve">, Juan P. </w:t>
      </w:r>
      <w:proofErr w:type="spellStart"/>
      <w:r>
        <w:rPr>
          <w:lang w:val="en-CA"/>
        </w:rPr>
        <w:t>Cata</w:t>
      </w:r>
      <w:proofErr w:type="spellEnd"/>
      <w:r>
        <w:rPr>
          <w:lang w:val="en-CA"/>
        </w:rPr>
        <w:t xml:space="preserve"> MD,</w:t>
      </w:r>
      <w:r>
        <w:rPr>
          <w:vertAlign w:val="superscript"/>
          <w:lang w:val="en-CA"/>
        </w:rPr>
        <w:t>11</w:t>
      </w:r>
      <w:r>
        <w:rPr>
          <w:lang w:val="en-CA"/>
        </w:rPr>
        <w:t>, Sean R. McLean MD,</w:t>
      </w:r>
      <w:r>
        <w:rPr>
          <w:vertAlign w:val="superscript"/>
          <w:lang w:val="en-CA"/>
        </w:rPr>
        <w:t>12,13</w:t>
      </w:r>
      <w:r>
        <w:rPr>
          <w:lang w:val="en-CA"/>
        </w:rPr>
        <w:t>, Juan Carlos Trujillo Reyes MD PhD,</w:t>
      </w:r>
      <w:r>
        <w:rPr>
          <w:vertAlign w:val="superscript"/>
          <w:lang w:val="en-CA"/>
        </w:rPr>
        <w:t>14</w:t>
      </w:r>
      <w:r>
        <w:rPr>
          <w:lang w:val="en-CA"/>
        </w:rPr>
        <w:t xml:space="preserve">, </w:t>
      </w:r>
      <w:proofErr w:type="spellStart"/>
      <w:r>
        <w:rPr>
          <w:lang w:val="en-CA"/>
        </w:rPr>
        <w:t>Ascensión</w:t>
      </w:r>
      <w:proofErr w:type="spellEnd"/>
      <w:r>
        <w:rPr>
          <w:lang w:val="en-CA"/>
        </w:rPr>
        <w:t xml:space="preserve"> Martín Grande MD,</w:t>
      </w:r>
      <w:r>
        <w:rPr>
          <w:vertAlign w:val="superscript"/>
          <w:lang w:val="en-CA"/>
        </w:rPr>
        <w:t>15</w:t>
      </w:r>
      <w:r>
        <w:rPr>
          <w:lang w:val="en-CA"/>
        </w:rPr>
        <w:t xml:space="preserve">, Anna Gonzalez </w:t>
      </w:r>
      <w:proofErr w:type="spellStart"/>
      <w:r>
        <w:rPr>
          <w:lang w:val="en-CA"/>
        </w:rPr>
        <w:t>Tallada</w:t>
      </w:r>
      <w:proofErr w:type="spellEnd"/>
      <w:r>
        <w:rPr>
          <w:lang w:val="en-CA"/>
        </w:rPr>
        <w:t xml:space="preserve"> MD PhD,</w:t>
      </w:r>
      <w:r>
        <w:rPr>
          <w:vertAlign w:val="superscript"/>
          <w:lang w:val="en-CA"/>
        </w:rPr>
        <w:t>16</w:t>
      </w:r>
      <w:r>
        <w:rPr>
          <w:lang w:val="en-CA"/>
        </w:rPr>
        <w:t>, Daniel I. Sessler MD,</w:t>
      </w:r>
      <w:r>
        <w:rPr>
          <w:vertAlign w:val="superscript"/>
          <w:lang w:val="en-CA"/>
        </w:rPr>
        <w:t>17</w:t>
      </w:r>
      <w:r>
        <w:rPr>
          <w:lang w:val="en-CA"/>
        </w:rPr>
        <w:t>, Edith Fleischmann MD,</w:t>
      </w:r>
      <w:r>
        <w:rPr>
          <w:vertAlign w:val="superscript"/>
          <w:lang w:val="en-CA"/>
        </w:rPr>
        <w:t>18</w:t>
      </w:r>
      <w:r>
        <w:rPr>
          <w:lang w:val="en-CA"/>
        </w:rPr>
        <w:t xml:space="preserve">, Donna E. </w:t>
      </w:r>
      <w:proofErr w:type="spellStart"/>
      <w:r>
        <w:rPr>
          <w:lang w:val="en-CA"/>
        </w:rPr>
        <w:t>Maziak</w:t>
      </w:r>
      <w:proofErr w:type="spellEnd"/>
      <w:r>
        <w:rPr>
          <w:lang w:val="en-CA"/>
        </w:rPr>
        <w:t xml:space="preserve"> MDCM MSc,</w:t>
      </w:r>
      <w:r>
        <w:rPr>
          <w:vertAlign w:val="superscript"/>
          <w:lang w:val="en-CA"/>
        </w:rPr>
        <w:t>19</w:t>
      </w:r>
      <w:r>
        <w:rPr>
          <w:lang w:val="en-CA"/>
        </w:rPr>
        <w:t>, Barbara Kabon MD,</w:t>
      </w:r>
      <w:r>
        <w:rPr>
          <w:vertAlign w:val="superscript"/>
          <w:lang w:val="en-CA"/>
        </w:rPr>
        <w:t>18</w:t>
      </w:r>
      <w:r>
        <w:rPr>
          <w:lang w:val="en-CA"/>
        </w:rPr>
        <w:t xml:space="preserve">, Luca </w:t>
      </w:r>
      <w:proofErr w:type="spellStart"/>
      <w:r>
        <w:rPr>
          <w:lang w:val="en-CA"/>
        </w:rPr>
        <w:t>Voltolini</w:t>
      </w:r>
      <w:proofErr w:type="spellEnd"/>
      <w:r>
        <w:rPr>
          <w:lang w:val="en-CA"/>
        </w:rPr>
        <w:t xml:space="preserve"> MD PhD,</w:t>
      </w:r>
      <w:r>
        <w:rPr>
          <w:vertAlign w:val="superscript"/>
          <w:lang w:val="en-CA"/>
        </w:rPr>
        <w:t>20</w:t>
      </w:r>
      <w:r>
        <w:rPr>
          <w:lang w:val="en-CA"/>
        </w:rPr>
        <w:t>, Laura Gutiérrez-Soriano MD,</w:t>
      </w:r>
      <w:r>
        <w:rPr>
          <w:vertAlign w:val="superscript"/>
          <w:lang w:val="en-CA"/>
        </w:rPr>
        <w:t>21</w:t>
      </w:r>
      <w:r>
        <w:rPr>
          <w:lang w:val="en-CA"/>
        </w:rPr>
        <w:t>, Vikas Tandon MD,</w:t>
      </w:r>
      <w:r>
        <w:rPr>
          <w:vertAlign w:val="superscript"/>
          <w:lang w:val="en-CA"/>
        </w:rPr>
        <w:t>2</w:t>
      </w:r>
      <w:r>
        <w:rPr>
          <w:lang w:val="en-CA"/>
        </w:rPr>
        <w:t>, Deborah DuMerton RN,</w:t>
      </w:r>
      <w:r>
        <w:rPr>
          <w:vertAlign w:val="superscript"/>
          <w:lang w:val="en-CA"/>
        </w:rPr>
        <w:t>9</w:t>
      </w:r>
      <w:r>
        <w:rPr>
          <w:lang w:val="en-CA"/>
        </w:rPr>
        <w:t>, Biniam Kidane MD MSc,</w:t>
      </w:r>
      <w:r>
        <w:rPr>
          <w:vertAlign w:val="superscript"/>
          <w:lang w:val="en-CA"/>
        </w:rPr>
        <w:t>22</w:t>
      </w:r>
      <w:r>
        <w:rPr>
          <w:lang w:val="en-CA"/>
        </w:rPr>
        <w:t>, Ravi Rajaram MD MSc,</w:t>
      </w:r>
      <w:r>
        <w:rPr>
          <w:vertAlign w:val="superscript"/>
          <w:lang w:val="en-CA"/>
        </w:rPr>
        <w:t>23</w:t>
      </w:r>
      <w:r>
        <w:rPr>
          <w:lang w:val="en-CA"/>
        </w:rPr>
        <w:t>, Yaron Shargall MD,</w:t>
      </w:r>
      <w:r>
        <w:rPr>
          <w:vertAlign w:val="superscript"/>
          <w:lang w:val="en-CA"/>
        </w:rPr>
        <w:t>24</w:t>
      </w:r>
      <w:r>
        <w:rPr>
          <w:lang w:val="en-CA"/>
        </w:rPr>
        <w:t>, John D. Neary MD,</w:t>
      </w:r>
      <w:r>
        <w:rPr>
          <w:vertAlign w:val="superscript"/>
          <w:lang w:val="en-CA"/>
        </w:rPr>
        <w:t>2</w:t>
      </w:r>
      <w:r>
        <w:rPr>
          <w:lang w:val="en-CA"/>
        </w:rPr>
        <w:t>, Jennifer R. Wells MSc,</w:t>
      </w:r>
      <w:r>
        <w:rPr>
          <w:vertAlign w:val="superscript"/>
          <w:lang w:val="en-CA"/>
        </w:rPr>
        <w:t>1</w:t>
      </w:r>
      <w:r>
        <w:rPr>
          <w:lang w:val="en-CA"/>
        </w:rPr>
        <w:t>, William F. McIntyre MD PhD,</w:t>
      </w:r>
      <w:r>
        <w:rPr>
          <w:vertAlign w:val="superscript"/>
          <w:lang w:val="en-CA"/>
        </w:rPr>
        <w:t>1,2,3</w:t>
      </w:r>
      <w:r>
        <w:rPr>
          <w:lang w:val="en-CA"/>
        </w:rPr>
        <w:t>, Steffen Blum MD PhD,</w:t>
      </w:r>
      <w:r>
        <w:rPr>
          <w:vertAlign w:val="superscript"/>
          <w:lang w:val="en-CA"/>
        </w:rPr>
        <w:t>1,25</w:t>
      </w:r>
      <w:r>
        <w:rPr>
          <w:lang w:val="en-CA"/>
        </w:rPr>
        <w:t>, Sandra N. Ofori MBBS MSc,</w:t>
      </w:r>
      <w:r>
        <w:rPr>
          <w:vertAlign w:val="superscript"/>
          <w:lang w:val="en-CA"/>
        </w:rPr>
        <w:t>1,2,26</w:t>
      </w:r>
      <w:r>
        <w:rPr>
          <w:lang w:val="en-CA"/>
        </w:rPr>
        <w:t>,</w:t>
      </w:r>
      <w:r>
        <w:rPr>
          <w:vertAlign w:val="superscript"/>
          <w:lang w:val="en-CA"/>
        </w:rPr>
        <w:t xml:space="preserve"> </w:t>
      </w:r>
      <w:r>
        <w:rPr>
          <w:lang w:val="en-CA"/>
        </w:rPr>
        <w:t>Jessica Vincent MSc,</w:t>
      </w:r>
      <w:r>
        <w:rPr>
          <w:vertAlign w:val="superscript"/>
          <w:lang w:val="en-CA"/>
        </w:rPr>
        <w:t>1</w:t>
      </w:r>
      <w:r>
        <w:rPr>
          <w:lang w:val="en-CA"/>
        </w:rPr>
        <w:t>, Lizhen Xu PhD,</w:t>
      </w:r>
      <w:r>
        <w:rPr>
          <w:vertAlign w:val="superscript"/>
          <w:lang w:val="en-CA"/>
        </w:rPr>
        <w:t>1,2</w:t>
      </w:r>
      <w:r>
        <w:rPr>
          <w:lang w:val="en-CA"/>
        </w:rPr>
        <w:t>, Zhuoru Li MSc,</w:t>
      </w:r>
      <w:r>
        <w:rPr>
          <w:vertAlign w:val="superscript"/>
          <w:lang w:val="en-CA"/>
        </w:rPr>
        <w:t>1</w:t>
      </w:r>
      <w:r>
        <w:rPr>
          <w:lang w:val="en-CA"/>
        </w:rPr>
        <w:t>, Jeff S. Healey MD MSc,</w:t>
      </w:r>
      <w:r>
        <w:rPr>
          <w:vertAlign w:val="superscript"/>
          <w:lang w:val="en-CA"/>
        </w:rPr>
        <w:t>1,2</w:t>
      </w:r>
      <w:r>
        <w:rPr>
          <w:lang w:val="en-CA"/>
        </w:rPr>
        <w:t>, Amit X. Garg MD PhD,</w:t>
      </w:r>
      <w:r>
        <w:rPr>
          <w:vertAlign w:val="superscript"/>
          <w:lang w:val="en-CA"/>
        </w:rPr>
        <w:t>1,3,27</w:t>
      </w:r>
      <w:r>
        <w:rPr>
          <w:lang w:val="en-CA"/>
        </w:rPr>
        <w:t>, PJ Devereaux MD PhD,</w:t>
      </w:r>
      <w:r>
        <w:rPr>
          <w:vertAlign w:val="superscript"/>
          <w:lang w:val="en-CA"/>
        </w:rPr>
        <w:t>1,2,3</w:t>
      </w:r>
      <w:r>
        <w:rPr>
          <w:lang w:val="en-CA"/>
        </w:rPr>
        <w:t>, on behalf of the COP-AF Investigators*</w:t>
      </w:r>
    </w:p>
    <w:p w14:paraId="438BD382" w14:textId="77777777" w:rsidR="00432AD0" w:rsidRDefault="00432AD0" w:rsidP="00432AD0">
      <w:pPr>
        <w:numPr>
          <w:ilvl w:val="0"/>
          <w:numId w:val="26"/>
        </w:numPr>
        <w:spacing w:after="0" w:line="360" w:lineRule="auto"/>
        <w:ind w:left="360"/>
      </w:pPr>
      <w:r>
        <w:t>Population Health Research Institute, Hamilton, ON, Canada</w:t>
      </w:r>
    </w:p>
    <w:p w14:paraId="663E0774" w14:textId="77777777" w:rsidR="00432AD0" w:rsidRDefault="00432AD0" w:rsidP="00432AD0">
      <w:pPr>
        <w:numPr>
          <w:ilvl w:val="0"/>
          <w:numId w:val="26"/>
        </w:numPr>
        <w:spacing w:after="0" w:line="360" w:lineRule="auto"/>
        <w:ind w:left="360"/>
      </w:pPr>
      <w:r>
        <w:t>Department of Medicine, Faculty of Health Sciences, McMaster University, Hamilton, ON, Canada</w:t>
      </w:r>
    </w:p>
    <w:p w14:paraId="74B0D630" w14:textId="77777777" w:rsidR="00432AD0" w:rsidRDefault="00432AD0" w:rsidP="00432AD0">
      <w:pPr>
        <w:numPr>
          <w:ilvl w:val="0"/>
          <w:numId w:val="26"/>
        </w:numPr>
        <w:spacing w:after="0" w:line="360" w:lineRule="auto"/>
        <w:ind w:left="360"/>
      </w:pPr>
      <w:r>
        <w:t>Department of Health Research Methods, Evidence, and Impact, Faculty of Health Sciences, McMaster University, Hamilton, ON, Canada</w:t>
      </w:r>
    </w:p>
    <w:p w14:paraId="3F15E29A" w14:textId="77777777" w:rsidR="00432AD0" w:rsidRDefault="00432AD0" w:rsidP="00432AD0">
      <w:pPr>
        <w:numPr>
          <w:ilvl w:val="0"/>
          <w:numId w:val="26"/>
        </w:numPr>
        <w:spacing w:after="0" w:line="360" w:lineRule="auto"/>
        <w:ind w:left="360"/>
      </w:pPr>
      <w:r>
        <w:t>Biomedical Research Institute (IIB Sant Pau), Barcelona, Spain</w:t>
      </w:r>
    </w:p>
    <w:p w14:paraId="45A30ED4" w14:textId="77777777" w:rsidR="00432AD0" w:rsidRDefault="00432AD0" w:rsidP="00432AD0">
      <w:pPr>
        <w:numPr>
          <w:ilvl w:val="0"/>
          <w:numId w:val="26"/>
        </w:numPr>
        <w:spacing w:after="0" w:line="360" w:lineRule="auto"/>
        <w:ind w:left="360"/>
      </w:pPr>
      <w:proofErr w:type="spellStart"/>
      <w:r>
        <w:t>Iberoamerican</w:t>
      </w:r>
      <w:proofErr w:type="spellEnd"/>
      <w:r>
        <w:t xml:space="preserve"> Cochrane Centre, Barcelona, Spain</w:t>
      </w:r>
    </w:p>
    <w:p w14:paraId="1B7CAF8A" w14:textId="77777777" w:rsidR="00432AD0" w:rsidRDefault="00432AD0" w:rsidP="00432AD0">
      <w:pPr>
        <w:numPr>
          <w:ilvl w:val="0"/>
          <w:numId w:val="26"/>
        </w:numPr>
        <w:spacing w:after="0" w:line="360" w:lineRule="auto"/>
        <w:ind w:left="360"/>
      </w:pPr>
      <w:r>
        <w:t>The Chinese University of Hong Kong, Shatin, Hong Kong Special Administrative Region, China</w:t>
      </w:r>
    </w:p>
    <w:p w14:paraId="1966F06A" w14:textId="77777777" w:rsidR="00432AD0" w:rsidRDefault="00432AD0" w:rsidP="00432AD0">
      <w:pPr>
        <w:numPr>
          <w:ilvl w:val="0"/>
          <w:numId w:val="26"/>
        </w:numPr>
        <w:spacing w:after="0" w:line="360" w:lineRule="auto"/>
        <w:ind w:left="360"/>
      </w:pPr>
      <w:r>
        <w:t>Department of Anesthesia and Intensive Care, IRCCS San Raffaele Scientific Institute, Milan, Italy</w:t>
      </w:r>
    </w:p>
    <w:p w14:paraId="1D21DD97" w14:textId="77777777" w:rsidR="00432AD0" w:rsidRDefault="00432AD0" w:rsidP="00432AD0">
      <w:pPr>
        <w:numPr>
          <w:ilvl w:val="0"/>
          <w:numId w:val="26"/>
        </w:numPr>
        <w:spacing w:after="0" w:line="360" w:lineRule="auto"/>
        <w:ind w:left="360"/>
      </w:pPr>
      <w:r>
        <w:t>Vita-Salute San Raffaele University, Milan, Italy</w:t>
      </w:r>
    </w:p>
    <w:p w14:paraId="373E9D7B" w14:textId="77777777" w:rsidR="00432AD0" w:rsidRDefault="00432AD0" w:rsidP="00432AD0">
      <w:pPr>
        <w:numPr>
          <w:ilvl w:val="0"/>
          <w:numId w:val="26"/>
        </w:numPr>
        <w:spacing w:after="0" w:line="360" w:lineRule="auto"/>
        <w:ind w:left="360"/>
      </w:pPr>
      <w:r>
        <w:t>Kingston Health Sciences Centre, Kingston, ON, Canada</w:t>
      </w:r>
    </w:p>
    <w:p w14:paraId="782C574A" w14:textId="77777777" w:rsidR="00432AD0" w:rsidRDefault="00432AD0" w:rsidP="00432AD0">
      <w:pPr>
        <w:numPr>
          <w:ilvl w:val="0"/>
          <w:numId w:val="26"/>
        </w:numPr>
        <w:spacing w:after="0" w:line="360" w:lineRule="auto"/>
        <w:ind w:left="360"/>
      </w:pPr>
      <w:r>
        <w:t>Department of Surgery, University of Manitoba, Winnipeg, MB, Canada</w:t>
      </w:r>
    </w:p>
    <w:p w14:paraId="581DA964" w14:textId="77777777" w:rsidR="00432AD0" w:rsidRDefault="00432AD0" w:rsidP="00432AD0">
      <w:pPr>
        <w:numPr>
          <w:ilvl w:val="0"/>
          <w:numId w:val="26"/>
        </w:numPr>
        <w:spacing w:after="0" w:line="360" w:lineRule="auto"/>
        <w:ind w:left="360"/>
      </w:pPr>
      <w:r>
        <w:t>Department of Anesthesiology and Perioperative Medicine, The University of Texas – MD Anderson Cancer Center, Houston, TX, United States</w:t>
      </w:r>
    </w:p>
    <w:p w14:paraId="04F856BF" w14:textId="77777777" w:rsidR="00432AD0" w:rsidRDefault="00432AD0" w:rsidP="00432AD0">
      <w:pPr>
        <w:numPr>
          <w:ilvl w:val="0"/>
          <w:numId w:val="26"/>
        </w:numPr>
        <w:spacing w:after="0" w:line="360" w:lineRule="auto"/>
        <w:ind w:left="360"/>
      </w:pPr>
      <w:r>
        <w:t>Department of Anesthesia, Vancouver Acute (Vancouver General Hospital and UBC Hospital), The University of British Columbia, Vancouver, BC, Canada</w:t>
      </w:r>
    </w:p>
    <w:p w14:paraId="462482B3" w14:textId="77777777" w:rsidR="00432AD0" w:rsidRDefault="00432AD0" w:rsidP="00432AD0">
      <w:pPr>
        <w:numPr>
          <w:ilvl w:val="0"/>
          <w:numId w:val="26"/>
        </w:numPr>
        <w:spacing w:after="0" w:line="360" w:lineRule="auto"/>
        <w:ind w:left="360"/>
      </w:pPr>
      <w:r>
        <w:t>Department of Anesthesia, Pharmacology and Therapeutics, The University of British Columbia, Vancouver, BC, Canada</w:t>
      </w:r>
    </w:p>
    <w:p w14:paraId="01B6F867" w14:textId="77777777" w:rsidR="00432AD0" w:rsidRDefault="00432AD0" w:rsidP="00432AD0">
      <w:pPr>
        <w:numPr>
          <w:ilvl w:val="0"/>
          <w:numId w:val="26"/>
        </w:numPr>
        <w:spacing w:after="0" w:line="360" w:lineRule="auto"/>
        <w:ind w:left="360"/>
      </w:pPr>
      <w:r>
        <w:lastRenderedPageBreak/>
        <w:t>Department of Thoracic Surgery, Hospital de la Santa Creu i Sant Pau, Barcelona, Spain</w:t>
      </w:r>
    </w:p>
    <w:p w14:paraId="6364460E" w14:textId="77777777" w:rsidR="00432AD0" w:rsidRDefault="00432AD0" w:rsidP="00432AD0">
      <w:pPr>
        <w:numPr>
          <w:ilvl w:val="0"/>
          <w:numId w:val="26"/>
        </w:numPr>
        <w:spacing w:after="0" w:line="360" w:lineRule="auto"/>
        <w:ind w:left="360"/>
      </w:pPr>
      <w:r>
        <w:t xml:space="preserve">Hospital Universitario Ramón y </w:t>
      </w:r>
      <w:proofErr w:type="spellStart"/>
      <w:r>
        <w:t>Cajal</w:t>
      </w:r>
      <w:proofErr w:type="spellEnd"/>
      <w:r>
        <w:t>, Madrid, Spain</w:t>
      </w:r>
    </w:p>
    <w:p w14:paraId="18E08199" w14:textId="77777777" w:rsidR="00432AD0" w:rsidRDefault="00432AD0" w:rsidP="00432AD0">
      <w:pPr>
        <w:numPr>
          <w:ilvl w:val="0"/>
          <w:numId w:val="26"/>
        </w:numPr>
        <w:spacing w:after="0" w:line="360" w:lineRule="auto"/>
        <w:ind w:left="360"/>
      </w:pPr>
      <w:r>
        <w:t xml:space="preserve">Department of Anesthesiology, Hospital </w:t>
      </w:r>
      <w:proofErr w:type="spellStart"/>
      <w:r>
        <w:t>Universitari</w:t>
      </w:r>
      <w:proofErr w:type="spellEnd"/>
      <w:r>
        <w:t xml:space="preserve"> </w:t>
      </w:r>
      <w:proofErr w:type="spellStart"/>
      <w:r>
        <w:t>Vall</w:t>
      </w:r>
      <w:proofErr w:type="spellEnd"/>
      <w:r>
        <w:t xml:space="preserve"> </w:t>
      </w:r>
      <w:proofErr w:type="spellStart"/>
      <w:r>
        <w:t>d'Hebron</w:t>
      </w:r>
      <w:proofErr w:type="spellEnd"/>
      <w:r>
        <w:t>, Barcelona, Spain</w:t>
      </w:r>
    </w:p>
    <w:p w14:paraId="77D89462" w14:textId="77777777" w:rsidR="00432AD0" w:rsidRDefault="00432AD0" w:rsidP="00432AD0">
      <w:pPr>
        <w:numPr>
          <w:ilvl w:val="0"/>
          <w:numId w:val="26"/>
        </w:numPr>
        <w:spacing w:after="0" w:line="360" w:lineRule="auto"/>
        <w:ind w:left="360"/>
      </w:pPr>
      <w:r>
        <w:t>Department of Outcomes Research, Anesthesiology Institute, Cleveland Clinic, Cleveland, OH, United States</w:t>
      </w:r>
    </w:p>
    <w:p w14:paraId="4AC17095" w14:textId="77777777" w:rsidR="00432AD0" w:rsidRDefault="00432AD0" w:rsidP="00432AD0">
      <w:pPr>
        <w:numPr>
          <w:ilvl w:val="0"/>
          <w:numId w:val="26"/>
        </w:numPr>
        <w:spacing w:after="0" w:line="360" w:lineRule="auto"/>
        <w:ind w:left="360"/>
      </w:pPr>
      <w:r>
        <w:t xml:space="preserve">Department of </w:t>
      </w:r>
      <w:proofErr w:type="spellStart"/>
      <w:r>
        <w:t>Anaesthesia</w:t>
      </w:r>
      <w:proofErr w:type="spellEnd"/>
      <w:r>
        <w:t>, Intensive Care Medicine and Pain Medicine, Medical University of Vienna, Vienna, Austria</w:t>
      </w:r>
    </w:p>
    <w:p w14:paraId="7A08DD11" w14:textId="77777777" w:rsidR="00432AD0" w:rsidRDefault="00432AD0" w:rsidP="00432AD0">
      <w:pPr>
        <w:numPr>
          <w:ilvl w:val="0"/>
          <w:numId w:val="26"/>
        </w:numPr>
        <w:spacing w:after="0" w:line="360" w:lineRule="auto"/>
        <w:ind w:left="360"/>
      </w:pPr>
      <w:r>
        <w:t>University of Ottawa, Ottawa, ON, Canada</w:t>
      </w:r>
    </w:p>
    <w:p w14:paraId="4115C651" w14:textId="77777777" w:rsidR="00432AD0" w:rsidRDefault="00432AD0" w:rsidP="00432AD0">
      <w:pPr>
        <w:numPr>
          <w:ilvl w:val="0"/>
          <w:numId w:val="26"/>
        </w:numPr>
        <w:spacing w:after="0" w:line="360" w:lineRule="auto"/>
        <w:ind w:left="360"/>
      </w:pPr>
      <w:r>
        <w:t xml:space="preserve">Thoracic Surgery Unit, </w:t>
      </w:r>
      <w:proofErr w:type="spellStart"/>
      <w:r>
        <w:t>Careggi</w:t>
      </w:r>
      <w:proofErr w:type="spellEnd"/>
      <w:r>
        <w:t xml:space="preserve"> University Hospital, Florence, Italy</w:t>
      </w:r>
    </w:p>
    <w:p w14:paraId="7B65F60D" w14:textId="77777777" w:rsidR="00432AD0" w:rsidRDefault="00432AD0" w:rsidP="00432AD0">
      <w:pPr>
        <w:numPr>
          <w:ilvl w:val="0"/>
          <w:numId w:val="26"/>
        </w:numPr>
        <w:spacing w:after="0" w:line="360" w:lineRule="auto"/>
        <w:ind w:left="360"/>
      </w:pPr>
      <w:r>
        <w:t xml:space="preserve">Department of Anesthesiology, Fundación </w:t>
      </w:r>
      <w:proofErr w:type="spellStart"/>
      <w:r>
        <w:t>CardioInfantil</w:t>
      </w:r>
      <w:proofErr w:type="spellEnd"/>
      <w:r>
        <w:t xml:space="preserve"> - Instituto de </w:t>
      </w:r>
      <w:proofErr w:type="spellStart"/>
      <w:r>
        <w:t>Cardiología</w:t>
      </w:r>
      <w:proofErr w:type="spellEnd"/>
      <w:r>
        <w:t>, Bogotá, Colombia</w:t>
      </w:r>
    </w:p>
    <w:p w14:paraId="119D4EC1" w14:textId="77777777" w:rsidR="00432AD0" w:rsidRDefault="00432AD0" w:rsidP="00432AD0">
      <w:pPr>
        <w:numPr>
          <w:ilvl w:val="0"/>
          <w:numId w:val="26"/>
        </w:numPr>
        <w:spacing w:after="0" w:line="360" w:lineRule="auto"/>
        <w:ind w:left="360"/>
      </w:pPr>
      <w:r>
        <w:t>Departments of Surgery, Physiology and Pathophysiology, University of Manitoba, Winnipeg, MB, Canada</w:t>
      </w:r>
    </w:p>
    <w:p w14:paraId="5AE309AB" w14:textId="77777777" w:rsidR="00432AD0" w:rsidRDefault="00432AD0" w:rsidP="00432AD0">
      <w:pPr>
        <w:numPr>
          <w:ilvl w:val="0"/>
          <w:numId w:val="26"/>
        </w:numPr>
        <w:spacing w:after="0" w:line="360" w:lineRule="auto"/>
        <w:ind w:left="360"/>
      </w:pPr>
      <w:r>
        <w:t>Department of Cardiothoracic Surgery, The University of Texas – MD Anderson Cancer Center, Houston, TX, United States</w:t>
      </w:r>
    </w:p>
    <w:p w14:paraId="52F6D0DE" w14:textId="77777777" w:rsidR="00432AD0" w:rsidRDefault="00432AD0" w:rsidP="00432AD0">
      <w:pPr>
        <w:numPr>
          <w:ilvl w:val="0"/>
          <w:numId w:val="26"/>
        </w:numPr>
        <w:spacing w:after="0" w:line="360" w:lineRule="auto"/>
        <w:ind w:left="360"/>
      </w:pPr>
      <w:r>
        <w:t>Division of Thoracic Surgery, Department of Surgery, Faculty of Health Sciences, McMaster University, Hamilton, ON, Canada</w:t>
      </w:r>
    </w:p>
    <w:p w14:paraId="61B7B621" w14:textId="77777777" w:rsidR="00432AD0" w:rsidRDefault="00432AD0" w:rsidP="00432AD0">
      <w:pPr>
        <w:numPr>
          <w:ilvl w:val="0"/>
          <w:numId w:val="26"/>
        </w:numPr>
        <w:spacing w:after="0" w:line="360" w:lineRule="auto"/>
        <w:ind w:left="360"/>
      </w:pPr>
      <w:r>
        <w:rPr>
          <w:lang w:val="en-CA"/>
        </w:rPr>
        <w:t>Cardiovascular Research Institute Basel, University Hospital Basel, Basel, Switzerland</w:t>
      </w:r>
    </w:p>
    <w:p w14:paraId="5FD2F5E4" w14:textId="77777777" w:rsidR="00432AD0" w:rsidRDefault="00432AD0" w:rsidP="00432AD0">
      <w:pPr>
        <w:numPr>
          <w:ilvl w:val="0"/>
          <w:numId w:val="26"/>
        </w:numPr>
        <w:spacing w:after="0" w:line="360" w:lineRule="auto"/>
        <w:ind w:left="360"/>
        <w:rPr>
          <w:lang w:val="en-CA"/>
        </w:rPr>
      </w:pPr>
      <w:r>
        <w:rPr>
          <w:lang w:val="en-CA"/>
        </w:rPr>
        <w:t xml:space="preserve">University of Port Harcourt, </w:t>
      </w:r>
      <w:proofErr w:type="spellStart"/>
      <w:r>
        <w:rPr>
          <w:lang w:val="en-CA"/>
        </w:rPr>
        <w:t>Choba</w:t>
      </w:r>
      <w:proofErr w:type="spellEnd"/>
      <w:r>
        <w:rPr>
          <w:lang w:val="en-CA"/>
        </w:rPr>
        <w:t>, Nigeria</w:t>
      </w:r>
    </w:p>
    <w:p w14:paraId="3B3006DE" w14:textId="77777777" w:rsidR="00432AD0" w:rsidRDefault="00432AD0" w:rsidP="00432AD0">
      <w:pPr>
        <w:numPr>
          <w:ilvl w:val="0"/>
          <w:numId w:val="26"/>
        </w:numPr>
        <w:spacing w:after="0" w:line="360" w:lineRule="auto"/>
        <w:ind w:left="360"/>
        <w:rPr>
          <w:lang w:val="en-CA"/>
        </w:rPr>
      </w:pPr>
      <w:r>
        <w:rPr>
          <w:lang w:val="en-CA"/>
        </w:rPr>
        <w:t>Departments of Medicine, Epidemiology and Biostatistics, Western University, London, ON, Canada</w:t>
      </w:r>
    </w:p>
    <w:p w14:paraId="64C4D4A0" w14:textId="77777777" w:rsidR="00432AD0" w:rsidRDefault="00432AD0" w:rsidP="00432AD0">
      <w:pPr>
        <w:spacing w:line="360" w:lineRule="auto"/>
        <w:rPr>
          <w:lang w:val="en-CA"/>
        </w:rPr>
      </w:pPr>
      <w:r>
        <w:rPr>
          <w:lang w:val="en-CA"/>
        </w:rPr>
        <w:t>*</w:t>
      </w:r>
      <w:r>
        <w:rPr>
          <w:lang w:val="en-CA"/>
        </w:rPr>
        <w:tab/>
        <w:t xml:space="preserve">Names of all COP-AF Investigators are listed in the supplementary appendix </w:t>
      </w:r>
    </w:p>
    <w:p w14:paraId="1BF2DC1C" w14:textId="7CD3CF4E" w:rsidR="00996585" w:rsidRDefault="00996585" w:rsidP="00432AD0">
      <w:pPr>
        <w:spacing w:line="360" w:lineRule="auto"/>
        <w:rPr>
          <w:lang w:val="en-CA"/>
        </w:rPr>
      </w:pPr>
      <w:r>
        <w:rPr>
          <w:lang w:val="en-CA"/>
        </w:rPr>
        <w:t>Word count:</w:t>
      </w:r>
      <w:r w:rsidR="00794ECB">
        <w:rPr>
          <w:lang w:val="en-CA"/>
        </w:rPr>
        <w:t xml:space="preserve"> </w:t>
      </w:r>
      <w:r w:rsidR="00006C6B">
        <w:rPr>
          <w:lang w:val="en-CA"/>
        </w:rPr>
        <w:t>6</w:t>
      </w:r>
      <w:r w:rsidR="00B42EF0">
        <w:rPr>
          <w:lang w:val="en-CA"/>
        </w:rPr>
        <w:t>,</w:t>
      </w:r>
      <w:r w:rsidR="005C1158">
        <w:rPr>
          <w:lang w:val="en-CA"/>
        </w:rPr>
        <w:t>2</w:t>
      </w:r>
      <w:r w:rsidR="00F77691">
        <w:rPr>
          <w:lang w:val="en-CA"/>
        </w:rPr>
        <w:t>73</w:t>
      </w:r>
      <w:r w:rsidR="00006C6B">
        <w:rPr>
          <w:lang w:val="en-CA"/>
        </w:rPr>
        <w:t xml:space="preserve"> </w:t>
      </w:r>
      <w:r w:rsidR="00794ECB">
        <w:rPr>
          <w:lang w:val="en-CA"/>
        </w:rPr>
        <w:t>words</w:t>
      </w:r>
    </w:p>
    <w:p w14:paraId="1EE80761" w14:textId="546C3B39" w:rsidR="00996585" w:rsidRDefault="00996585" w:rsidP="003534E6">
      <w:pPr>
        <w:spacing w:line="360" w:lineRule="auto"/>
        <w:rPr>
          <w:lang w:val="en-CA"/>
        </w:rPr>
      </w:pPr>
      <w:r>
        <w:rPr>
          <w:lang w:val="en-CA"/>
        </w:rPr>
        <w:t>Short title: Rationale and Design of COP-AF</w:t>
      </w:r>
    </w:p>
    <w:p w14:paraId="22DD6622" w14:textId="584D9B0E" w:rsidR="00996585" w:rsidRPr="008B6D61" w:rsidRDefault="00996585" w:rsidP="003534E6">
      <w:pPr>
        <w:spacing w:line="360" w:lineRule="auto"/>
        <w:rPr>
          <w:u w:val="single"/>
          <w:lang w:val="en-CA"/>
        </w:rPr>
      </w:pPr>
      <w:r w:rsidRPr="008B6D61">
        <w:rPr>
          <w:u w:val="single"/>
          <w:lang w:val="en-CA"/>
        </w:rPr>
        <w:t>Address for correspondence:</w:t>
      </w:r>
    </w:p>
    <w:p w14:paraId="71189F6B" w14:textId="611DF29D" w:rsidR="00996585" w:rsidRPr="00996585" w:rsidRDefault="00996585" w:rsidP="003534E6">
      <w:pPr>
        <w:spacing w:line="240" w:lineRule="auto"/>
        <w:rPr>
          <w:lang w:val="en-CA"/>
        </w:rPr>
      </w:pPr>
      <w:r w:rsidRPr="00996585">
        <w:rPr>
          <w:lang w:val="en-CA"/>
        </w:rPr>
        <w:t xml:space="preserve">David Conen </w:t>
      </w:r>
    </w:p>
    <w:p w14:paraId="58A8B957" w14:textId="77777777" w:rsidR="00996585" w:rsidRPr="00996585" w:rsidRDefault="00996585" w:rsidP="003534E6">
      <w:pPr>
        <w:spacing w:line="240" w:lineRule="auto"/>
        <w:rPr>
          <w:lang w:val="en-CA"/>
        </w:rPr>
      </w:pPr>
      <w:r w:rsidRPr="00996585">
        <w:rPr>
          <w:lang w:val="en-CA"/>
        </w:rPr>
        <w:t>Population Health Research Institute</w:t>
      </w:r>
    </w:p>
    <w:p w14:paraId="5BDB26FB" w14:textId="77777777" w:rsidR="00996585" w:rsidRPr="00996585" w:rsidRDefault="00996585" w:rsidP="003534E6">
      <w:pPr>
        <w:spacing w:line="240" w:lineRule="auto"/>
        <w:rPr>
          <w:lang w:val="en-CA"/>
        </w:rPr>
      </w:pPr>
      <w:r w:rsidRPr="00996585">
        <w:rPr>
          <w:lang w:val="en-CA"/>
        </w:rPr>
        <w:t>237 Barton Street East</w:t>
      </w:r>
    </w:p>
    <w:p w14:paraId="01734600" w14:textId="77777777" w:rsidR="00996585" w:rsidRPr="00996585" w:rsidRDefault="00996585" w:rsidP="003534E6">
      <w:pPr>
        <w:spacing w:line="240" w:lineRule="auto"/>
        <w:rPr>
          <w:lang w:val="en-CA"/>
        </w:rPr>
      </w:pPr>
      <w:r w:rsidRPr="00996585">
        <w:rPr>
          <w:lang w:val="en-CA"/>
        </w:rPr>
        <w:t>Hamilton Ontario, Canada</w:t>
      </w:r>
    </w:p>
    <w:p w14:paraId="3E51272C" w14:textId="77777777" w:rsidR="00996585" w:rsidRPr="00996585" w:rsidRDefault="00996585" w:rsidP="003534E6">
      <w:pPr>
        <w:spacing w:line="240" w:lineRule="auto"/>
        <w:rPr>
          <w:lang w:val="en-CA"/>
        </w:rPr>
      </w:pPr>
      <w:r w:rsidRPr="00996585">
        <w:rPr>
          <w:lang w:val="en-CA"/>
        </w:rPr>
        <w:t>Phone: +1 905 522-1155</w:t>
      </w:r>
    </w:p>
    <w:p w14:paraId="6A896311" w14:textId="6A584930" w:rsidR="00BD50D2" w:rsidRDefault="00996585" w:rsidP="003534E6">
      <w:pPr>
        <w:spacing w:line="240" w:lineRule="auto"/>
      </w:pPr>
      <w:r w:rsidRPr="00996585">
        <w:rPr>
          <w:lang w:val="en-CA"/>
        </w:rPr>
        <w:t xml:space="preserve">Email: </w:t>
      </w:r>
      <w:hyperlink r:id="rId7" w:history="1">
        <w:r w:rsidR="00F14206" w:rsidRPr="00163128">
          <w:rPr>
            <w:rStyle w:val="Hyperlink"/>
            <w:lang w:val="en-CA"/>
          </w:rPr>
          <w:t>David.conen@phri.ca</w:t>
        </w:r>
      </w:hyperlink>
      <w:r w:rsidR="00F14206">
        <w:rPr>
          <w:lang w:val="en-CA"/>
        </w:rPr>
        <w:t xml:space="preserve"> </w:t>
      </w:r>
      <w:r w:rsidR="00BD50D2">
        <w:br w:type="page"/>
      </w:r>
    </w:p>
    <w:p w14:paraId="33AA864D" w14:textId="57FC98D1" w:rsidR="00BD50D2" w:rsidRPr="00BD50D2" w:rsidRDefault="00BD50D2" w:rsidP="00A63312">
      <w:pPr>
        <w:spacing w:line="480" w:lineRule="auto"/>
        <w:rPr>
          <w:b/>
          <w:sz w:val="24"/>
        </w:rPr>
      </w:pPr>
      <w:r w:rsidRPr="00BD50D2">
        <w:rPr>
          <w:b/>
          <w:sz w:val="24"/>
        </w:rPr>
        <w:lastRenderedPageBreak/>
        <w:t>Abstract</w:t>
      </w:r>
    </w:p>
    <w:p w14:paraId="2FEF0CDE" w14:textId="77777777" w:rsidR="00BD50D2" w:rsidRPr="00BD50D2" w:rsidRDefault="00BD50D2" w:rsidP="00A63312">
      <w:pPr>
        <w:spacing w:line="480" w:lineRule="auto"/>
        <w:rPr>
          <w:u w:val="single"/>
        </w:rPr>
      </w:pPr>
      <w:r w:rsidRPr="00BD50D2">
        <w:rPr>
          <w:u w:val="single"/>
        </w:rPr>
        <w:t>Background</w:t>
      </w:r>
    </w:p>
    <w:p w14:paraId="00CD72C6" w14:textId="107F76BA" w:rsidR="00BD50D2" w:rsidRDefault="00BD50D2" w:rsidP="00A63312">
      <w:pPr>
        <w:spacing w:line="480" w:lineRule="auto"/>
      </w:pPr>
      <w:r>
        <w:t xml:space="preserve">Perioperative atrial fibrillation (AF) and myocardial injury after noncardiac surgery (MINS) are common </w:t>
      </w:r>
      <w:r w:rsidR="005529FF">
        <w:t>complications after</w:t>
      </w:r>
      <w:r>
        <w:t xml:space="preserve"> noncardiac surgery. Inflammation has been implicated in the pathogenesis of both disorders</w:t>
      </w:r>
      <w:r w:rsidR="00D95B51">
        <w:t xml:space="preserve">. </w:t>
      </w:r>
      <w:bookmarkStart w:id="1" w:name="_Hlk124167836"/>
      <w:r w:rsidR="005529FF">
        <w:t xml:space="preserve">The </w:t>
      </w:r>
      <w:r w:rsidR="00A35E9F">
        <w:t xml:space="preserve">COP-AF </w:t>
      </w:r>
      <w:r w:rsidR="005529FF">
        <w:t xml:space="preserve">trial </w:t>
      </w:r>
      <w:r w:rsidR="00A35E9F">
        <w:t xml:space="preserve">tests the hypothesis that colchicine </w:t>
      </w:r>
      <w:r w:rsidR="00C43E5F">
        <w:t xml:space="preserve">reduces the incidence of </w:t>
      </w:r>
      <w:r w:rsidR="00A35E9F">
        <w:t xml:space="preserve">perioperative AF and MINS in patients undergoing major </w:t>
      </w:r>
      <w:bookmarkStart w:id="2" w:name="_Hlk124167314"/>
      <w:r w:rsidR="00376C14">
        <w:t xml:space="preserve">noncardiac </w:t>
      </w:r>
      <w:bookmarkEnd w:id="2"/>
      <w:r w:rsidR="00A35E9F">
        <w:t xml:space="preserve">thoracic surgery. </w:t>
      </w:r>
      <w:bookmarkEnd w:id="1"/>
    </w:p>
    <w:p w14:paraId="64B8CC67" w14:textId="77777777" w:rsidR="00BD50D2" w:rsidRPr="00BD50D2" w:rsidRDefault="00BD50D2" w:rsidP="00A63312">
      <w:pPr>
        <w:spacing w:line="480" w:lineRule="auto"/>
        <w:rPr>
          <w:u w:val="single"/>
        </w:rPr>
      </w:pPr>
      <w:r w:rsidRPr="00BD50D2">
        <w:rPr>
          <w:u w:val="single"/>
        </w:rPr>
        <w:t>Design</w:t>
      </w:r>
    </w:p>
    <w:p w14:paraId="20866749" w14:textId="10FE828C" w:rsidR="00BD50D2" w:rsidRDefault="00FF7ECD" w:rsidP="00A63312">
      <w:pPr>
        <w:spacing w:line="480" w:lineRule="auto"/>
      </w:pPr>
      <w:r>
        <w:t>The ‘</w:t>
      </w:r>
      <w:proofErr w:type="spellStart"/>
      <w:r w:rsidRPr="00E57AD7">
        <w:t>C</w:t>
      </w:r>
      <w:r>
        <w:t>O</w:t>
      </w:r>
      <w:r w:rsidRPr="00E57AD7">
        <w:t>lchicine</w:t>
      </w:r>
      <w:proofErr w:type="spellEnd"/>
      <w:r w:rsidRPr="00E57AD7">
        <w:t xml:space="preserve"> </w:t>
      </w:r>
      <w:r>
        <w:t>f</w:t>
      </w:r>
      <w:r w:rsidRPr="00E57AD7">
        <w:t xml:space="preserve">or </w:t>
      </w:r>
      <w:r>
        <w:t>t</w:t>
      </w:r>
      <w:r w:rsidRPr="00E57AD7">
        <w:t xml:space="preserve">he Prevention </w:t>
      </w:r>
      <w:r>
        <w:t>o</w:t>
      </w:r>
      <w:r w:rsidRPr="00E57AD7">
        <w:t>f Perioperative Atrial Fibrillation</w:t>
      </w:r>
      <w:r w:rsidR="002727B9">
        <w:t>’</w:t>
      </w:r>
      <w:r w:rsidRPr="00E57AD7">
        <w:t xml:space="preserve"> </w:t>
      </w:r>
      <w:r>
        <w:t>(</w:t>
      </w:r>
      <w:r w:rsidR="00BD50D2">
        <w:t>COP-AF</w:t>
      </w:r>
      <w:r>
        <w:t>) trial</w:t>
      </w:r>
      <w:r w:rsidR="00BD50D2">
        <w:t xml:space="preserve"> is a</w:t>
      </w:r>
      <w:r w:rsidR="00036FA5">
        <w:t>n</w:t>
      </w:r>
      <w:r w:rsidR="00BD50D2">
        <w:t xml:space="preserve"> </w:t>
      </w:r>
      <w:r w:rsidR="00036FA5">
        <w:t>international</w:t>
      </w:r>
      <w:r w:rsidR="00BD50D2">
        <w:t>, blinded</w:t>
      </w:r>
      <w:r w:rsidR="003D5739">
        <w:t>,</w:t>
      </w:r>
      <w:r w:rsidR="00BD50D2">
        <w:t xml:space="preserve"> randomized trial </w:t>
      </w:r>
      <w:r w:rsidR="00A35E9F">
        <w:t xml:space="preserve">that </w:t>
      </w:r>
      <w:r w:rsidR="00036FA5">
        <w:t>compar</w:t>
      </w:r>
      <w:r w:rsidR="00A35E9F">
        <w:t>es</w:t>
      </w:r>
      <w:r w:rsidR="00036FA5">
        <w:t xml:space="preserve"> colchicine </w:t>
      </w:r>
      <w:r w:rsidR="002727B9">
        <w:t>to</w:t>
      </w:r>
      <w:r w:rsidR="00A35E9F">
        <w:t xml:space="preserve"> </w:t>
      </w:r>
      <w:r w:rsidR="00036FA5">
        <w:t xml:space="preserve">placebo </w:t>
      </w:r>
      <w:r w:rsidR="00A35E9F">
        <w:t>in</w:t>
      </w:r>
      <w:r w:rsidR="00BD50D2">
        <w:t xml:space="preserve"> patients aged at least 55 years and undergoing major noncardiac thoracic surgery with general anesthesia. </w:t>
      </w:r>
      <w:r w:rsidR="00D95B51">
        <w:t>E</w:t>
      </w:r>
      <w:r w:rsidR="00703DAB">
        <w:t xml:space="preserve">xclusion criteria </w:t>
      </w:r>
      <w:r w:rsidR="00D95B51">
        <w:t>include</w:t>
      </w:r>
      <w:r w:rsidR="00703DAB">
        <w:t xml:space="preserve"> </w:t>
      </w:r>
      <w:r w:rsidR="00BD50D2">
        <w:t xml:space="preserve">a history of AF </w:t>
      </w:r>
      <w:r>
        <w:t>and</w:t>
      </w:r>
      <w:r w:rsidR="00BD50D2">
        <w:t xml:space="preserve"> a contraindication to colchicine</w:t>
      </w:r>
      <w:r w:rsidR="00703DAB">
        <w:t xml:space="preserve"> (e.g.</w:t>
      </w:r>
      <w:r w:rsidR="005529FF">
        <w:t>,</w:t>
      </w:r>
      <w:r w:rsidR="00703DAB">
        <w:t xml:space="preserve"> severe renal dysfunction)</w:t>
      </w:r>
      <w:r w:rsidR="00BD50D2">
        <w:t xml:space="preserve">. </w:t>
      </w:r>
      <w:r w:rsidR="00703DAB" w:rsidRPr="00703DAB">
        <w:rPr>
          <w:lang w:val="en-CA"/>
        </w:rPr>
        <w:t>Or</w:t>
      </w:r>
      <w:r w:rsidR="00703DAB" w:rsidRPr="00703DAB">
        <w:t xml:space="preserve">al colchicine at a dose of 0.5 mg or matching placebo </w:t>
      </w:r>
      <w:r w:rsidR="00A35E9F">
        <w:t>is</w:t>
      </w:r>
      <w:r w:rsidR="00703DAB" w:rsidRPr="00703DAB">
        <w:t xml:space="preserve"> given within 4 hours before surgery. Thereafter, patients receive colchicine 0.5 mg or placebo twice daily for a total of 10 days. </w:t>
      </w:r>
      <w:bookmarkStart w:id="3" w:name="_Hlk124167651"/>
      <w:r w:rsidR="00BD50D2">
        <w:t xml:space="preserve">The </w:t>
      </w:r>
      <w:r w:rsidR="003D5739">
        <w:t xml:space="preserve">two independent </w:t>
      </w:r>
      <w:r w:rsidR="00BD50D2">
        <w:t xml:space="preserve">co-primary outcomes are </w:t>
      </w:r>
      <w:r w:rsidR="00036FA5">
        <w:t xml:space="preserve">clinically </w:t>
      </w:r>
      <w:r w:rsidR="004500A8">
        <w:t>important</w:t>
      </w:r>
      <w:r w:rsidR="00036FA5">
        <w:t xml:space="preserve"> </w:t>
      </w:r>
      <w:r w:rsidR="00BD50D2">
        <w:t xml:space="preserve">perioperative AF </w:t>
      </w:r>
      <w:r w:rsidR="00C43E5F">
        <w:t xml:space="preserve">(including atrial flutter) </w:t>
      </w:r>
      <w:bookmarkEnd w:id="3"/>
      <w:r w:rsidR="00BD50D2">
        <w:t xml:space="preserve">and MINS </w:t>
      </w:r>
      <w:r w:rsidR="00703DAB">
        <w:t xml:space="preserve">during </w:t>
      </w:r>
      <w:r w:rsidR="00036FA5">
        <w:t xml:space="preserve">14 days of </w:t>
      </w:r>
      <w:r w:rsidR="00703DAB">
        <w:t>follow-up</w:t>
      </w:r>
      <w:r w:rsidR="00BD50D2">
        <w:t xml:space="preserve">. </w:t>
      </w:r>
      <w:r w:rsidR="00703DAB">
        <w:t xml:space="preserve">The main safety outcomes are </w:t>
      </w:r>
      <w:r w:rsidR="00703DAB" w:rsidRPr="00703DAB">
        <w:t>sepsis</w:t>
      </w:r>
      <w:r w:rsidR="00803D18">
        <w:t xml:space="preserve"> or </w:t>
      </w:r>
      <w:r w:rsidR="00703DAB" w:rsidRPr="00703DAB">
        <w:t>infection</w:t>
      </w:r>
      <w:r w:rsidR="00703DAB">
        <w:t xml:space="preserve"> and </w:t>
      </w:r>
      <w:r w:rsidR="00703DAB" w:rsidRPr="00703DAB">
        <w:t>non-infectious diarrhea</w:t>
      </w:r>
      <w:r w:rsidR="00703DAB">
        <w:t>.</w:t>
      </w:r>
      <w:r w:rsidR="00703DAB" w:rsidRPr="00703DAB">
        <w:t xml:space="preserve"> </w:t>
      </w:r>
      <w:r w:rsidR="00BD50D2">
        <w:t xml:space="preserve">We </w:t>
      </w:r>
      <w:r w:rsidR="003D5739">
        <w:t xml:space="preserve">aim to </w:t>
      </w:r>
      <w:r w:rsidR="00BD50D2">
        <w:t>enroll</w:t>
      </w:r>
      <w:r w:rsidR="00703DAB">
        <w:t xml:space="preserve"> </w:t>
      </w:r>
      <w:r w:rsidR="00BD50D2">
        <w:t xml:space="preserve">3,200 patients from </w:t>
      </w:r>
      <w:r w:rsidR="00597AC4">
        <w:t>approximately 40</w:t>
      </w:r>
      <w:r w:rsidR="00036FA5">
        <w:t xml:space="preserve"> sites across </w:t>
      </w:r>
      <w:r w:rsidR="00BD50D2">
        <w:t>11 countries</w:t>
      </w:r>
      <w:r w:rsidR="003D5739">
        <w:t xml:space="preserve"> to have </w:t>
      </w:r>
      <w:r w:rsidR="00036FA5">
        <w:t xml:space="preserve">at least 80% </w:t>
      </w:r>
      <w:r w:rsidR="003D5739">
        <w:t xml:space="preserve">power </w:t>
      </w:r>
      <w:r w:rsidR="00036FA5">
        <w:t xml:space="preserve">for the </w:t>
      </w:r>
      <w:r w:rsidR="003D5739">
        <w:t>independent evaluat</w:t>
      </w:r>
      <w:r w:rsidR="00036FA5">
        <w:t>ion of</w:t>
      </w:r>
      <w:r w:rsidR="003D5739">
        <w:t xml:space="preserve"> the two co-primary outcomes</w:t>
      </w:r>
      <w:r w:rsidR="00BD50D2">
        <w:t xml:space="preserve">. </w:t>
      </w:r>
    </w:p>
    <w:p w14:paraId="5F350E9E" w14:textId="77777777" w:rsidR="00BD50D2" w:rsidRPr="00BD50D2" w:rsidRDefault="00BD50D2" w:rsidP="00A63312">
      <w:pPr>
        <w:spacing w:line="480" w:lineRule="auto"/>
        <w:rPr>
          <w:u w:val="single"/>
        </w:rPr>
      </w:pPr>
      <w:r w:rsidRPr="00BD50D2">
        <w:rPr>
          <w:u w:val="single"/>
        </w:rPr>
        <w:t>Summary</w:t>
      </w:r>
    </w:p>
    <w:p w14:paraId="117EBEF5" w14:textId="62635919" w:rsidR="00BD50D2" w:rsidRDefault="00BD50D2" w:rsidP="00A63312">
      <w:pPr>
        <w:spacing w:line="480" w:lineRule="auto"/>
      </w:pPr>
      <w:r>
        <w:t xml:space="preserve">COP-AF is a </w:t>
      </w:r>
      <w:r w:rsidR="00FD1439">
        <w:t xml:space="preserve">large </w:t>
      </w:r>
      <w:r w:rsidR="00A35E9F">
        <w:t xml:space="preserve">randomized and </w:t>
      </w:r>
      <w:r>
        <w:t xml:space="preserve">blinded trial </w:t>
      </w:r>
      <w:r w:rsidR="00A35E9F">
        <w:t xml:space="preserve">designed </w:t>
      </w:r>
      <w:r>
        <w:t xml:space="preserve">to determine whether colchicine reduces the risk of perioperative AF or MINS in patients </w:t>
      </w:r>
      <w:r w:rsidR="00A35E9F">
        <w:t xml:space="preserve">who have </w:t>
      </w:r>
      <w:r w:rsidR="00FD1439">
        <w:t xml:space="preserve">major </w:t>
      </w:r>
      <w:r w:rsidR="00376C14">
        <w:t xml:space="preserve">noncardiac </w:t>
      </w:r>
      <w:r>
        <w:t xml:space="preserve">thoracic surgery. </w:t>
      </w:r>
    </w:p>
    <w:p w14:paraId="59E9F109" w14:textId="77777777" w:rsidR="005B3A4F" w:rsidRPr="005B3A4F" w:rsidRDefault="005B3A4F" w:rsidP="00A63312">
      <w:pPr>
        <w:spacing w:line="480" w:lineRule="auto"/>
        <w:rPr>
          <w:b/>
          <w:sz w:val="24"/>
        </w:rPr>
      </w:pPr>
      <w:r w:rsidRPr="005B3A4F">
        <w:rPr>
          <w:b/>
          <w:sz w:val="24"/>
        </w:rPr>
        <w:t>Keywords</w:t>
      </w:r>
    </w:p>
    <w:p w14:paraId="2505848E" w14:textId="77777777" w:rsidR="00167658" w:rsidRDefault="005B3A4F" w:rsidP="00A63312">
      <w:pPr>
        <w:spacing w:line="480" w:lineRule="auto"/>
        <w:sectPr w:rsidR="00167658">
          <w:footerReference w:type="default" r:id="rId8"/>
          <w:pgSz w:w="12240" w:h="15840"/>
          <w:pgMar w:top="1440" w:right="1440" w:bottom="1440" w:left="1440" w:header="720" w:footer="720" w:gutter="0"/>
          <w:cols w:space="720"/>
          <w:docGrid w:linePitch="360"/>
        </w:sectPr>
      </w:pPr>
      <w:r>
        <w:t>Colchicine; inflammation; thoracic surgery; atrial fibrillation; myocardial injury; prevention</w:t>
      </w:r>
    </w:p>
    <w:p w14:paraId="7CBBF945" w14:textId="5269D457" w:rsidR="00167658" w:rsidRDefault="00167658">
      <w:pPr>
        <w:rPr>
          <w:b/>
          <w:sz w:val="24"/>
        </w:rPr>
      </w:pPr>
      <w:r w:rsidRPr="008B6D61">
        <w:rPr>
          <w:b/>
          <w:sz w:val="24"/>
        </w:rPr>
        <w:lastRenderedPageBreak/>
        <w:t>Graphical abstract</w:t>
      </w:r>
    </w:p>
    <w:p w14:paraId="4103E173" w14:textId="77777777" w:rsidR="00167658" w:rsidRPr="008B6D61" w:rsidRDefault="00167658">
      <w:pPr>
        <w:rPr>
          <w:b/>
          <w:sz w:val="24"/>
        </w:rPr>
      </w:pPr>
    </w:p>
    <w:p w14:paraId="7892EFF1" w14:textId="021742E0" w:rsidR="00167658" w:rsidRDefault="00167658">
      <w:r>
        <w:rPr>
          <w:noProof/>
        </w:rPr>
        <w:drawing>
          <wp:inline distT="0" distB="0" distL="0" distR="0" wp14:anchorId="5F65DD82" wp14:editId="27A1B7DC">
            <wp:extent cx="8229600" cy="46291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0" cy="4629150"/>
                    </a:xfrm>
                    <a:prstGeom prst="rect">
                      <a:avLst/>
                    </a:prstGeom>
                    <a:noFill/>
                    <a:ln>
                      <a:noFill/>
                    </a:ln>
                  </pic:spPr>
                </pic:pic>
              </a:graphicData>
            </a:graphic>
          </wp:inline>
        </w:drawing>
      </w:r>
    </w:p>
    <w:p w14:paraId="228BBDD0" w14:textId="0900A3A7" w:rsidR="00167658" w:rsidRDefault="00167658">
      <w:pPr>
        <w:sectPr w:rsidR="00167658" w:rsidSect="008B6D61">
          <w:pgSz w:w="15840" w:h="12240" w:orient="landscape"/>
          <w:pgMar w:top="1440" w:right="1440" w:bottom="1440" w:left="1440" w:header="720" w:footer="720" w:gutter="0"/>
          <w:cols w:space="720"/>
          <w:docGrid w:linePitch="360"/>
        </w:sectPr>
      </w:pPr>
    </w:p>
    <w:p w14:paraId="2B43EE61" w14:textId="56A08BAB" w:rsidR="00BD50D2" w:rsidRPr="005B3A4F" w:rsidRDefault="005B3A4F" w:rsidP="00953DD8">
      <w:pPr>
        <w:spacing w:after="0" w:line="480" w:lineRule="auto"/>
        <w:rPr>
          <w:b/>
          <w:sz w:val="24"/>
        </w:rPr>
      </w:pPr>
      <w:r w:rsidRPr="005B3A4F">
        <w:rPr>
          <w:b/>
          <w:sz w:val="24"/>
        </w:rPr>
        <w:lastRenderedPageBreak/>
        <w:t>Introduction</w:t>
      </w:r>
    </w:p>
    <w:p w14:paraId="681CB8B5" w14:textId="2E150225" w:rsidR="005B3A4F" w:rsidRDefault="004B73BC" w:rsidP="00953DD8">
      <w:pPr>
        <w:spacing w:after="0" w:line="480" w:lineRule="auto"/>
        <w:ind w:firstLine="720"/>
        <w:rPr>
          <w:lang w:val="en-CA"/>
        </w:rPr>
      </w:pPr>
      <w:r>
        <w:rPr>
          <w:lang w:val="en-CA"/>
        </w:rPr>
        <w:t>Atrial fibrillation (</w:t>
      </w:r>
      <w:r w:rsidR="00703DAB" w:rsidRPr="00703DAB">
        <w:rPr>
          <w:lang w:val="en-CA"/>
        </w:rPr>
        <w:t>AF</w:t>
      </w:r>
      <w:r>
        <w:rPr>
          <w:lang w:val="en-CA"/>
        </w:rPr>
        <w:t>)</w:t>
      </w:r>
      <w:r w:rsidR="00703DAB" w:rsidRPr="00703DAB">
        <w:rPr>
          <w:lang w:val="en-CA"/>
        </w:rPr>
        <w:t xml:space="preserve"> is </w:t>
      </w:r>
      <w:r w:rsidR="00A35E9F">
        <w:rPr>
          <w:lang w:val="en-CA"/>
        </w:rPr>
        <w:t>among</w:t>
      </w:r>
      <w:r w:rsidR="00703DAB" w:rsidRPr="00703DAB">
        <w:rPr>
          <w:lang w:val="en-CA"/>
        </w:rPr>
        <w:t xml:space="preserve"> the most common </w:t>
      </w:r>
      <w:r w:rsidR="005529FF">
        <w:rPr>
          <w:lang w:val="en-CA"/>
        </w:rPr>
        <w:t>cardiovascular</w:t>
      </w:r>
      <w:r w:rsidR="00703DAB" w:rsidRPr="00703DAB">
        <w:rPr>
          <w:lang w:val="en-CA"/>
        </w:rPr>
        <w:t xml:space="preserve"> complications occurring after </w:t>
      </w:r>
      <w:r w:rsidR="00376C14">
        <w:t xml:space="preserve">noncardiac </w:t>
      </w:r>
      <w:r w:rsidR="00703DAB" w:rsidRPr="00703DAB">
        <w:rPr>
          <w:lang w:val="en-CA"/>
        </w:rPr>
        <w:t xml:space="preserve">thoracic surgery and is the most common perioperative cardiac arrhythmia </w:t>
      </w:r>
      <w:r w:rsidR="00703DAB" w:rsidRPr="00703DAB">
        <w:rPr>
          <w:lang w:val="en-CA"/>
        </w:rPr>
        <w:fldChar w:fldCharType="begin">
          <w:fldData xml:space="preserve">PEVuZE5vdGU+PENpdGU+PEF1dGhvcj5GcmVuZGw8L0F1dGhvcj48WWVhcj4yMDE0PC9ZZWFyPjxS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</w:fldData>
        </w:fldChar>
      </w:r>
      <w:r w:rsidR="00BA0E24">
        <w:rPr>
          <w:lang w:val="en-CA"/>
        </w:rPr>
        <w:instrText xml:space="preserve"> ADDIN EN.CITE </w:instrText>
      </w:r>
      <w:r w:rsidR="00BA0E24">
        <w:rPr>
          <w:lang w:val="en-CA"/>
        </w:rPr>
        <w:fldChar w:fldCharType="begin">
          <w:fldData xml:space="preserve">PEVuZE5vdGU+PENpdGU+PEF1dGhvcj5GcmVuZGw8L0F1dGhvcj48WWVhcj4yMDE0PC9ZZWFyPjxS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</w:fldData>
        </w:fldChar>
      </w:r>
      <w:r w:rsidR="00BA0E24">
        <w:rPr>
          <w:lang w:val="en-CA"/>
        </w:rPr>
        <w:instrText xml:space="preserve"> ADDIN EN.CITE.DATA </w:instrText>
      </w:r>
      <w:r w:rsidR="00BA0E24">
        <w:rPr>
          <w:lang w:val="en-CA"/>
        </w:rPr>
      </w:r>
      <w:r w:rsidR="00BA0E24">
        <w:rPr>
          <w:lang w:val="en-CA"/>
        </w:rPr>
        <w:fldChar w:fldCharType="end"/>
      </w:r>
      <w:r w:rsidR="00703DAB" w:rsidRPr="00703DAB">
        <w:rPr>
          <w:lang w:val="en-CA"/>
        </w:rPr>
      </w:r>
      <w:r w:rsidR="00703DAB" w:rsidRPr="00703DAB">
        <w:rPr>
          <w:lang w:val="en-CA"/>
        </w:rPr>
        <w:fldChar w:fldCharType="separate"/>
      </w:r>
      <w:r w:rsidR="00BA0E24">
        <w:rPr>
          <w:noProof/>
          <w:lang w:val="en-CA"/>
        </w:rPr>
        <w:t>(1, 2)</w:t>
      </w:r>
      <w:r w:rsidR="00703DAB" w:rsidRPr="00703DAB">
        <w:fldChar w:fldCharType="end"/>
      </w:r>
      <w:r w:rsidR="00703DAB" w:rsidRPr="00703DAB">
        <w:rPr>
          <w:lang w:val="en-CA"/>
        </w:rPr>
        <w:t xml:space="preserve">. </w:t>
      </w:r>
      <w:r w:rsidR="005529FF">
        <w:rPr>
          <w:lang w:val="en-CA"/>
        </w:rPr>
        <w:t xml:space="preserve">The </w:t>
      </w:r>
      <w:r w:rsidR="00703DAB" w:rsidRPr="00703DAB">
        <w:rPr>
          <w:lang w:val="en-CA"/>
        </w:rPr>
        <w:t xml:space="preserve">incidence of </w:t>
      </w:r>
      <w:r w:rsidR="00CC4C1B">
        <w:rPr>
          <w:lang w:val="en-CA"/>
        </w:rPr>
        <w:t xml:space="preserve">perioperative </w:t>
      </w:r>
      <w:r w:rsidR="00703DAB" w:rsidRPr="00703DAB">
        <w:rPr>
          <w:lang w:val="en-CA"/>
        </w:rPr>
        <w:t xml:space="preserve">AF </w:t>
      </w:r>
      <w:r w:rsidR="002D410F">
        <w:rPr>
          <w:lang w:val="en-CA"/>
        </w:rPr>
        <w:t xml:space="preserve">after </w:t>
      </w:r>
      <w:r w:rsidR="00703DAB" w:rsidRPr="00703DAB">
        <w:rPr>
          <w:lang w:val="en-CA"/>
        </w:rPr>
        <w:t>major</w:t>
      </w:r>
      <w:r w:rsidR="00376C14" w:rsidRPr="00376C14">
        <w:t xml:space="preserve"> </w:t>
      </w:r>
      <w:r w:rsidR="00376C14">
        <w:t>noncardiac</w:t>
      </w:r>
      <w:r w:rsidR="00703DAB" w:rsidRPr="00703DAB">
        <w:rPr>
          <w:lang w:val="en-CA"/>
        </w:rPr>
        <w:t xml:space="preserve"> thoracic surgery </w:t>
      </w:r>
      <w:r w:rsidR="005529FF">
        <w:rPr>
          <w:lang w:val="en-CA"/>
        </w:rPr>
        <w:t xml:space="preserve">usually ranges </w:t>
      </w:r>
      <w:r w:rsidR="002D410F">
        <w:rPr>
          <w:lang w:val="en-CA"/>
        </w:rPr>
        <w:t xml:space="preserve">between </w:t>
      </w:r>
      <w:r w:rsidR="00CC4C1B">
        <w:rPr>
          <w:lang w:val="en-CA"/>
        </w:rPr>
        <w:t xml:space="preserve">10 </w:t>
      </w:r>
      <w:r w:rsidR="002D410F">
        <w:rPr>
          <w:lang w:val="en-CA"/>
        </w:rPr>
        <w:t>and</w:t>
      </w:r>
      <w:r w:rsidR="00CC4C1B">
        <w:rPr>
          <w:lang w:val="en-CA"/>
        </w:rPr>
        <w:t xml:space="preserve"> 20% </w:t>
      </w:r>
      <w:r w:rsidR="00703DAB" w:rsidRPr="00703DAB">
        <w:rPr>
          <w:lang w:val="en-CA"/>
        </w:rPr>
        <w:fldChar w:fldCharType="begin">
          <w:fldData xml:space="preserve">PEVuZE5vdGU+PENpdGU+PEF1dGhvcj5BaTwvQXV0aG9yPjxZZWFyPjIwMTU8L1llYXI+PFJlY051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</w:fldData>
        </w:fldChar>
      </w:r>
      <w:r w:rsidR="00BA0E24">
        <w:rPr>
          <w:lang w:val="en-CA"/>
        </w:rPr>
        <w:instrText xml:space="preserve"> ADDIN EN.CITE </w:instrText>
      </w:r>
      <w:r w:rsidR="00BA0E24">
        <w:rPr>
          <w:lang w:val="en-CA"/>
        </w:rPr>
        <w:fldChar w:fldCharType="begin">
          <w:fldData xml:space="preserve">PEVuZE5vdGU+PENpdGU+PEF1dGhvcj5BaTwvQXV0aG9yPjxZZWFyPjIwMTU8L1llYXI+PFJlY051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</w:fldData>
        </w:fldChar>
      </w:r>
      <w:r w:rsidR="00BA0E24">
        <w:rPr>
          <w:lang w:val="en-CA"/>
        </w:rPr>
        <w:instrText xml:space="preserve"> ADDIN EN.CITE.DATA </w:instrText>
      </w:r>
      <w:r w:rsidR="00BA0E24">
        <w:rPr>
          <w:lang w:val="en-CA"/>
        </w:rPr>
      </w:r>
      <w:r w:rsidR="00BA0E24">
        <w:rPr>
          <w:lang w:val="en-CA"/>
        </w:rPr>
        <w:fldChar w:fldCharType="end"/>
      </w:r>
      <w:r w:rsidR="00703DAB" w:rsidRPr="00703DAB">
        <w:rPr>
          <w:lang w:val="en-CA"/>
        </w:rPr>
      </w:r>
      <w:r w:rsidR="00703DAB" w:rsidRPr="00703DAB">
        <w:rPr>
          <w:lang w:val="en-CA"/>
        </w:rPr>
        <w:fldChar w:fldCharType="separate"/>
      </w:r>
      <w:r w:rsidR="00BA0E24">
        <w:rPr>
          <w:noProof/>
          <w:lang w:val="en-CA"/>
        </w:rPr>
        <w:t>(3-10)</w:t>
      </w:r>
      <w:r w:rsidR="00703DAB" w:rsidRPr="00703DAB">
        <w:fldChar w:fldCharType="end"/>
      </w:r>
      <w:r w:rsidR="00703DAB" w:rsidRPr="00703DAB">
        <w:rPr>
          <w:lang w:val="en-CA"/>
        </w:rPr>
        <w:t>.</w:t>
      </w:r>
      <w:r w:rsidR="00703DAB">
        <w:rPr>
          <w:lang w:val="en-CA"/>
        </w:rPr>
        <w:t xml:space="preserve"> </w:t>
      </w:r>
      <w:r w:rsidR="00E77D92">
        <w:rPr>
          <w:lang w:val="en-CA"/>
        </w:rPr>
        <w:t>Perioperative AF is associated</w:t>
      </w:r>
      <w:r w:rsidR="00FD1439">
        <w:rPr>
          <w:lang w:val="en-CA"/>
        </w:rPr>
        <w:t xml:space="preserve"> with</w:t>
      </w:r>
      <w:r w:rsidR="00E77D92">
        <w:rPr>
          <w:lang w:val="en-CA"/>
        </w:rPr>
        <w:t xml:space="preserve"> </w:t>
      </w:r>
      <w:r w:rsidR="00CC4C1B">
        <w:rPr>
          <w:lang w:val="en-CA"/>
        </w:rPr>
        <w:t xml:space="preserve">multiple complications, including adverse hemodynamic changes </w:t>
      </w:r>
      <w:r w:rsidR="00D95B51">
        <w:rPr>
          <w:lang w:val="en-CA"/>
        </w:rPr>
        <w:t>and</w:t>
      </w:r>
      <w:r w:rsidR="00CC4C1B">
        <w:rPr>
          <w:lang w:val="en-CA"/>
        </w:rPr>
        <w:t xml:space="preserve"> an </w:t>
      </w:r>
      <w:r w:rsidR="00E77D92">
        <w:rPr>
          <w:lang w:val="en-CA"/>
        </w:rPr>
        <w:t>increased length of stay.</w:t>
      </w:r>
      <w:r w:rsidR="00CC4C1B">
        <w:rPr>
          <w:lang w:val="en-CA"/>
        </w:rPr>
        <w:t xml:space="preserve"> </w:t>
      </w:r>
      <w:r w:rsidR="00FD1439">
        <w:rPr>
          <w:lang w:val="en-CA"/>
        </w:rPr>
        <w:t xml:space="preserve">For </w:t>
      </w:r>
      <w:r w:rsidR="006F3E62">
        <w:rPr>
          <w:lang w:val="en-CA"/>
        </w:rPr>
        <w:t>example,</w:t>
      </w:r>
      <w:r w:rsidR="00FD1439">
        <w:rPr>
          <w:lang w:val="en-CA"/>
        </w:rPr>
        <w:t xml:space="preserve"> in a large international </w:t>
      </w:r>
      <w:r w:rsidR="00A9384E">
        <w:rPr>
          <w:lang w:val="en-CA"/>
        </w:rPr>
        <w:t>t</w:t>
      </w:r>
      <w:r w:rsidR="00E77D92" w:rsidRPr="00E77D92">
        <w:rPr>
          <w:lang w:val="en-CA"/>
        </w:rPr>
        <w:t>ria</w:t>
      </w:r>
      <w:r w:rsidR="00A9384E">
        <w:rPr>
          <w:lang w:val="en-CA"/>
        </w:rPr>
        <w:t>l</w:t>
      </w:r>
      <w:r w:rsidR="00AB13CD">
        <w:rPr>
          <w:lang w:val="en-CA"/>
        </w:rPr>
        <w:t>,</w:t>
      </w:r>
      <w:r w:rsidR="00E77D92" w:rsidRPr="00E77D92">
        <w:rPr>
          <w:lang w:val="en-CA"/>
        </w:rPr>
        <w:t xml:space="preserve"> perioperative AF was independently associated with an increase in the length of hospital stay by 6 days (95% </w:t>
      </w:r>
      <w:r w:rsidR="00E77D92">
        <w:rPr>
          <w:lang w:val="en-CA"/>
        </w:rPr>
        <w:t>confidence interval</w:t>
      </w:r>
      <w:r w:rsidR="004371FE">
        <w:rPr>
          <w:lang w:val="en-CA"/>
        </w:rPr>
        <w:t xml:space="preserve"> (CI)</w:t>
      </w:r>
      <w:r w:rsidR="00E77D92" w:rsidRPr="00E77D92">
        <w:rPr>
          <w:lang w:val="en-CA"/>
        </w:rPr>
        <w:t xml:space="preserve">, 3.4 - 8.4 days) </w:t>
      </w:r>
      <w:r w:rsidR="00E77D92" w:rsidRPr="00E77D92">
        <w:rPr>
          <w:lang w:val="en-CA"/>
        </w:rPr>
        <w:fldChar w:fldCharType="begin">
          <w:fldData xml:space="preserve">PEVuZE5vdGU+PENpdGU+PEF1dGhvcj5EZXZlcmVhdXg8L0F1dGhvcj48WWVhcj4yMDA4PC9ZZWFy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4MzktNDc8L3BhZ2VzPjx2b2x1bWU+MzcxPC92b2x1bWU+PG51bWJlcj45NjI3PC9udW1iZXI+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</w:fldData>
        </w:fldChar>
      </w:r>
      <w:r w:rsidR="00BA0E24">
        <w:rPr>
          <w:lang w:val="en-CA"/>
        </w:rPr>
        <w:instrText xml:space="preserve"> ADDIN EN.CITE </w:instrText>
      </w:r>
      <w:r w:rsidR="00BA0E24">
        <w:rPr>
          <w:lang w:val="en-CA"/>
        </w:rPr>
        <w:fldChar w:fldCharType="begin">
          <w:fldData xml:space="preserve">PEVuZE5vdGU+PENpdGU+PEF1dGhvcj5EZXZlcmVhdXg8L0F1dGhvcj48WWVhcj4yMDA4PC9ZZWFy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4MzktNDc8L3BhZ2VzPjx2b2x1bWU+MzcxPC92b2x1bWU+PG51bWJlcj45NjI3PC9udW1iZXI+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</w:fldData>
        </w:fldChar>
      </w:r>
      <w:r w:rsidR="00BA0E24">
        <w:rPr>
          <w:lang w:val="en-CA"/>
        </w:rPr>
        <w:instrText xml:space="preserve"> ADDIN EN.CITE.DATA </w:instrText>
      </w:r>
      <w:r w:rsidR="00BA0E24">
        <w:rPr>
          <w:lang w:val="en-CA"/>
        </w:rPr>
      </w:r>
      <w:r w:rsidR="00BA0E24">
        <w:rPr>
          <w:lang w:val="en-CA"/>
        </w:rPr>
        <w:fldChar w:fldCharType="end"/>
      </w:r>
      <w:r w:rsidR="00E77D92" w:rsidRPr="00E77D92">
        <w:rPr>
          <w:lang w:val="en-CA"/>
        </w:rPr>
      </w:r>
      <w:r w:rsidR="00E77D92" w:rsidRPr="00E77D92">
        <w:rPr>
          <w:lang w:val="en-CA"/>
        </w:rPr>
        <w:fldChar w:fldCharType="separate"/>
      </w:r>
      <w:r w:rsidR="00BA0E24">
        <w:rPr>
          <w:noProof/>
          <w:lang w:val="en-CA"/>
        </w:rPr>
        <w:t>(11)</w:t>
      </w:r>
      <w:r w:rsidR="00E77D92" w:rsidRPr="00E77D92">
        <w:rPr>
          <w:lang w:val="en-CA"/>
        </w:rPr>
        <w:fldChar w:fldCharType="end"/>
      </w:r>
      <w:r w:rsidR="00E77D92" w:rsidRPr="00E77D92">
        <w:rPr>
          <w:lang w:val="en-CA"/>
        </w:rPr>
        <w:t xml:space="preserve">. </w:t>
      </w:r>
      <w:bookmarkStart w:id="4" w:name="_Hlk124422515"/>
      <w:r w:rsidR="00520A74">
        <w:rPr>
          <w:lang w:val="en-CA"/>
        </w:rPr>
        <w:t>I</w:t>
      </w:r>
      <w:r w:rsidR="00CC4C1B">
        <w:rPr>
          <w:lang w:val="en-CA"/>
        </w:rPr>
        <w:t xml:space="preserve">ncreasing evidence </w:t>
      </w:r>
      <w:r w:rsidR="00520A74">
        <w:rPr>
          <w:lang w:val="en-CA"/>
        </w:rPr>
        <w:t xml:space="preserve">also </w:t>
      </w:r>
      <w:r w:rsidR="00CC4C1B">
        <w:rPr>
          <w:lang w:val="en-CA"/>
        </w:rPr>
        <w:t xml:space="preserve">suggests that perioperative AF is associated with </w:t>
      </w:r>
      <w:r w:rsidR="00703DAB" w:rsidRPr="00703DAB">
        <w:rPr>
          <w:lang w:val="en-CA"/>
        </w:rPr>
        <w:t>a</w:t>
      </w:r>
      <w:r w:rsidR="00953DD8">
        <w:rPr>
          <w:lang w:val="en-CA"/>
        </w:rPr>
        <w:t xml:space="preserve"> </w:t>
      </w:r>
      <w:r w:rsidR="006A2F18">
        <w:rPr>
          <w:lang w:val="en-CA"/>
        </w:rPr>
        <w:t xml:space="preserve">2-3-fold </w:t>
      </w:r>
      <w:r w:rsidR="00953DD8">
        <w:rPr>
          <w:lang w:val="en-CA"/>
        </w:rPr>
        <w:t xml:space="preserve">higher risk of </w:t>
      </w:r>
      <w:r w:rsidR="00703DAB" w:rsidRPr="00703DAB">
        <w:rPr>
          <w:lang w:val="en-CA"/>
        </w:rPr>
        <w:t>mortality</w:t>
      </w:r>
      <w:r w:rsidR="00703DAB">
        <w:rPr>
          <w:lang w:val="en-CA"/>
        </w:rPr>
        <w:t xml:space="preserve"> </w:t>
      </w:r>
      <w:r w:rsidR="00703DAB" w:rsidRPr="00703DAB">
        <w:rPr>
          <w:lang w:val="en-CA"/>
        </w:rPr>
        <w:fldChar w:fldCharType="begin">
          <w:fldData xml:space="preserve">PEVuZE5vdGU+PENpdGU+PEF1dGhvcj5DaGluPC9BdXRob3I+PFllYXI+MjAxNjwvWWVhcj48UmVj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</w:fldData>
        </w:fldChar>
      </w:r>
      <w:r w:rsidR="00BA0E24">
        <w:rPr>
          <w:lang w:val="en-CA"/>
        </w:rPr>
        <w:instrText xml:space="preserve"> ADDIN EN.CITE </w:instrText>
      </w:r>
      <w:r w:rsidR="00BA0E24">
        <w:rPr>
          <w:lang w:val="en-CA"/>
        </w:rPr>
        <w:fldChar w:fldCharType="begin">
          <w:fldData xml:space="preserve">PEVuZE5vdGU+PENpdGU+PEF1dGhvcj5DaGluPC9BdXRob3I+PFllYXI+MjAxNjwvWWVhcj48UmVj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</w:fldData>
        </w:fldChar>
      </w:r>
      <w:r w:rsidR="00BA0E24">
        <w:rPr>
          <w:lang w:val="en-CA"/>
        </w:rPr>
        <w:instrText xml:space="preserve"> ADDIN EN.CITE.DATA </w:instrText>
      </w:r>
      <w:r w:rsidR="00BA0E24">
        <w:rPr>
          <w:lang w:val="en-CA"/>
        </w:rPr>
      </w:r>
      <w:r w:rsidR="00BA0E24">
        <w:rPr>
          <w:lang w:val="en-CA"/>
        </w:rPr>
        <w:fldChar w:fldCharType="end"/>
      </w:r>
      <w:r w:rsidR="00703DAB" w:rsidRPr="00703DAB">
        <w:rPr>
          <w:lang w:val="en-CA"/>
        </w:rPr>
      </w:r>
      <w:r w:rsidR="00703DAB" w:rsidRPr="00703DAB">
        <w:rPr>
          <w:lang w:val="en-CA"/>
        </w:rPr>
        <w:fldChar w:fldCharType="separate"/>
      </w:r>
      <w:r w:rsidR="00BA0E24">
        <w:rPr>
          <w:noProof/>
          <w:lang w:val="en-CA"/>
        </w:rPr>
        <w:t>(12-15)</w:t>
      </w:r>
      <w:r w:rsidR="00703DAB" w:rsidRPr="00703DAB">
        <w:rPr>
          <w:lang w:val="en-CA"/>
        </w:rPr>
        <w:fldChar w:fldCharType="end"/>
      </w:r>
      <w:r w:rsidR="00E77D92">
        <w:rPr>
          <w:lang w:val="en-CA"/>
        </w:rPr>
        <w:t xml:space="preserve"> </w:t>
      </w:r>
      <w:r w:rsidR="00FD1439">
        <w:rPr>
          <w:lang w:val="en-CA"/>
        </w:rPr>
        <w:t>and</w:t>
      </w:r>
      <w:r w:rsidR="00703DAB">
        <w:rPr>
          <w:lang w:val="en-CA"/>
        </w:rPr>
        <w:t xml:space="preserve"> </w:t>
      </w:r>
      <w:r w:rsidR="006A2F18">
        <w:rPr>
          <w:lang w:val="en-CA"/>
        </w:rPr>
        <w:t xml:space="preserve">a </w:t>
      </w:r>
      <w:r w:rsidR="00A74854">
        <w:rPr>
          <w:lang w:val="en-CA"/>
        </w:rPr>
        <w:t xml:space="preserve">2-4-fold higher risk of </w:t>
      </w:r>
      <w:r w:rsidR="00703DAB">
        <w:rPr>
          <w:lang w:val="en-CA"/>
        </w:rPr>
        <w:t>stroke</w:t>
      </w:r>
      <w:r w:rsidR="00E77D92">
        <w:rPr>
          <w:lang w:val="en-CA"/>
        </w:rPr>
        <w:t xml:space="preserve"> </w:t>
      </w:r>
      <w:r w:rsidR="00E77D92" w:rsidRPr="00E77D92">
        <w:rPr>
          <w:lang w:val="en-CA"/>
        </w:rPr>
        <w:fldChar w:fldCharType="begin">
          <w:fldData xml:space="preserve">PEVuZE5vdGU+PENpdGU+PEF1dGhvcj5CYXRlbWFuPC9BdXRob3I+PFllYXI+MjAwOTwvWWVhcj48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gzOS00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</w:fldData>
        </w:fldChar>
      </w:r>
      <w:r w:rsidR="00BA0E24">
        <w:rPr>
          <w:lang w:val="en-CA"/>
        </w:rPr>
        <w:instrText xml:space="preserve"> ADDIN EN.CITE </w:instrText>
      </w:r>
      <w:r w:rsidR="00BA0E24">
        <w:rPr>
          <w:lang w:val="en-CA"/>
        </w:rPr>
        <w:fldChar w:fldCharType="begin">
          <w:fldData xml:space="preserve">PEVuZE5vdGU+PENpdGU+PEF1dGhvcj5CYXRlbWFuPC9BdXRob3I+PFllYXI+MjAwOTwvWWVhcj48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gzOS00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</w:fldData>
        </w:fldChar>
      </w:r>
      <w:r w:rsidR="00BA0E24">
        <w:rPr>
          <w:lang w:val="en-CA"/>
        </w:rPr>
        <w:instrText xml:space="preserve"> ADDIN EN.CITE.DATA </w:instrText>
      </w:r>
      <w:r w:rsidR="00BA0E24">
        <w:rPr>
          <w:lang w:val="en-CA"/>
        </w:rPr>
      </w:r>
      <w:r w:rsidR="00BA0E24">
        <w:rPr>
          <w:lang w:val="en-CA"/>
        </w:rPr>
        <w:fldChar w:fldCharType="end"/>
      </w:r>
      <w:r w:rsidR="00E77D92" w:rsidRPr="00E77D92">
        <w:rPr>
          <w:lang w:val="en-CA"/>
        </w:rPr>
      </w:r>
      <w:r w:rsidR="00E77D92" w:rsidRPr="00E77D92">
        <w:rPr>
          <w:lang w:val="en-CA"/>
        </w:rPr>
        <w:fldChar w:fldCharType="separate"/>
      </w:r>
      <w:r w:rsidR="00BA0E24">
        <w:rPr>
          <w:noProof/>
          <w:lang w:val="en-CA"/>
        </w:rPr>
        <w:t>(11, 16, 17)</w:t>
      </w:r>
      <w:r w:rsidR="00E77D92" w:rsidRPr="00E77D92">
        <w:rPr>
          <w:lang w:val="en-CA"/>
        </w:rPr>
        <w:fldChar w:fldCharType="end"/>
      </w:r>
      <w:r w:rsidR="00953DD8">
        <w:rPr>
          <w:lang w:val="en-CA"/>
        </w:rPr>
        <w:t xml:space="preserve"> during short- and long-term follow-up</w:t>
      </w:r>
      <w:r w:rsidR="00E77D92">
        <w:rPr>
          <w:lang w:val="en-CA"/>
        </w:rPr>
        <w:t xml:space="preserve">. </w:t>
      </w:r>
      <w:bookmarkEnd w:id="4"/>
    </w:p>
    <w:p w14:paraId="0C26558C" w14:textId="0F67B994" w:rsidR="00E77D92" w:rsidRDefault="00953DD8" w:rsidP="00953DD8">
      <w:pPr>
        <w:spacing w:after="0" w:line="480" w:lineRule="auto"/>
        <w:ind w:firstLine="720"/>
        <w:rPr>
          <w:lang w:val="en-CA"/>
        </w:rPr>
      </w:pPr>
      <w:r>
        <w:rPr>
          <w:bCs/>
          <w:lang w:val="en-CA"/>
        </w:rPr>
        <w:t xml:space="preserve">Another </w:t>
      </w:r>
      <w:r w:rsidR="00E77D92" w:rsidRPr="00E77D92">
        <w:rPr>
          <w:bCs/>
          <w:lang w:val="en-CA"/>
        </w:rPr>
        <w:t xml:space="preserve">common adverse </w:t>
      </w:r>
      <w:r>
        <w:rPr>
          <w:bCs/>
          <w:lang w:val="en-CA"/>
        </w:rPr>
        <w:t>p</w:t>
      </w:r>
      <w:r w:rsidR="00D95B51">
        <w:rPr>
          <w:bCs/>
          <w:lang w:val="en-CA"/>
        </w:rPr>
        <w:t>eri</w:t>
      </w:r>
      <w:r>
        <w:rPr>
          <w:bCs/>
          <w:lang w:val="en-CA"/>
        </w:rPr>
        <w:t xml:space="preserve">operative </w:t>
      </w:r>
      <w:r w:rsidR="00E77D92" w:rsidRPr="00E77D92">
        <w:rPr>
          <w:bCs/>
          <w:lang w:val="en-CA"/>
        </w:rPr>
        <w:t xml:space="preserve">outcome is myocardial injury after noncardiac surgery (MINS), </w:t>
      </w:r>
      <w:r>
        <w:rPr>
          <w:bCs/>
          <w:lang w:val="en-CA"/>
        </w:rPr>
        <w:t xml:space="preserve">defined as </w:t>
      </w:r>
      <w:r w:rsidR="006F5EC0">
        <w:rPr>
          <w:bCs/>
          <w:lang w:val="en-CA"/>
        </w:rPr>
        <w:t>a postoperative troponin elevat</w:t>
      </w:r>
      <w:r>
        <w:rPr>
          <w:bCs/>
          <w:lang w:val="en-CA"/>
        </w:rPr>
        <w:t>ion</w:t>
      </w:r>
      <w:r w:rsidR="006F5EC0">
        <w:rPr>
          <w:bCs/>
          <w:lang w:val="en-CA"/>
        </w:rPr>
        <w:t xml:space="preserve"> of presumed ischemic origin</w:t>
      </w:r>
      <w:r w:rsidR="00F12DFD">
        <w:rPr>
          <w:bCs/>
          <w:lang w:val="en-CA"/>
        </w:rPr>
        <w:t xml:space="preserve"> </w:t>
      </w:r>
      <w:r w:rsidR="00F12DFD">
        <w:rPr>
          <w:bCs/>
          <w:lang w:val="en-CA"/>
        </w:rPr>
        <w:fldChar w:fldCharType="begin"/>
      </w:r>
      <w:r w:rsidR="00F12DFD">
        <w:rPr>
          <w:bCs/>
          <w:lang w:val="en-CA"/>
        </w:rPr>
        <w:instrText xml:space="preserve"> ADDIN EN.CITE &lt;EndNote&gt;&lt;Cite&gt;&lt;Author&gt;Borges&lt;/Author&gt;&lt;Year&gt;2021&lt;/Year&gt;&lt;RecNum&gt;232&lt;/RecNum&gt;&lt;DisplayText&gt;(2)&lt;/DisplayText&gt;&lt;record&gt;&lt;rec-number&gt;232&lt;/rec-number&gt;&lt;foreign-keys&gt;&lt;key app="EN" db-id="sd2v9rta7r0d9oevr0kxdep9zex0wzezf22a" timestamp="1673295199"&gt;232&lt;/key&gt;&lt;/foreign-keys&gt;&lt;ref-type name="Journal Article"&gt;17&lt;/ref-type&gt;&lt;contributors&gt;&lt;authors&gt;&lt;author&gt;Borges, Flavia&lt;/author&gt;&lt;author&gt;Ofori, Sandra&lt;/author&gt;&lt;author&gt;Marcucci, Maura&lt;/author&gt;&lt;/authors&gt;&lt;/contributors&gt;&lt;titles&gt;&lt;title&gt;Myocardial Injury after Noncardiac Surgery and Perioperative Atrial Fibrillation: From Evidence to Clinical Practice&lt;/title&gt;&lt;secondary-title&gt;Canadian Journal of General Internal Medicine&lt;/secondary-title&gt;&lt;/titles&gt;&lt;periodical&gt;&lt;full-title&gt;Canadian Journal of General Internal Medicine&lt;/full-title&gt;&lt;/periodical&gt;&lt;pages&gt;18-26&lt;/pages&gt;&lt;volume&gt;16&lt;/volume&gt;&lt;number&gt;SP1&lt;/number&gt;&lt;section&gt;Original Research&lt;/section&gt;&lt;dates&gt;&lt;year&gt;2021&lt;/year&gt;&lt;pub-dates&gt;&lt;date&gt;03/26&lt;/date&gt;&lt;/pub-dates&gt;&lt;/dates&gt;&lt;urls&gt;&lt;related-urls&gt;&lt;url&gt;https://cjgim.ca/index.php/csim/article/view/530&lt;/url&gt;&lt;/related-urls&gt;&lt;/urls&gt;&lt;electronic-resource-num&gt;10.22374/cjgim.v16iSP1.530&lt;/electronic-resource-num&gt;&lt;access-date&gt;2023/01/09&lt;/access-date&gt;&lt;/record&gt;&lt;/Cite&gt;&lt;/EndNote&gt;</w:instrText>
      </w:r>
      <w:r w:rsidR="00F12DFD">
        <w:rPr>
          <w:bCs/>
          <w:lang w:val="en-CA"/>
        </w:rPr>
        <w:fldChar w:fldCharType="separate"/>
      </w:r>
      <w:r w:rsidR="00F12DFD">
        <w:rPr>
          <w:bCs/>
          <w:noProof/>
          <w:lang w:val="en-CA"/>
        </w:rPr>
        <w:t>(2)</w:t>
      </w:r>
      <w:r w:rsidR="00F12DFD">
        <w:rPr>
          <w:bCs/>
          <w:lang w:val="en-CA"/>
        </w:rPr>
        <w:fldChar w:fldCharType="end"/>
      </w:r>
      <w:r w:rsidR="006F5EC0">
        <w:rPr>
          <w:bCs/>
          <w:lang w:val="en-CA"/>
        </w:rPr>
        <w:t xml:space="preserve">. </w:t>
      </w:r>
      <w:bookmarkStart w:id="5" w:name="_Hlk124422892"/>
      <w:r w:rsidR="006F5EC0">
        <w:rPr>
          <w:bCs/>
          <w:lang w:val="en-CA"/>
        </w:rPr>
        <w:t xml:space="preserve">MINS </w:t>
      </w:r>
      <w:r w:rsidR="00E77D92" w:rsidRPr="00E77D92">
        <w:rPr>
          <w:bCs/>
          <w:lang w:val="en-CA"/>
        </w:rPr>
        <w:t>occur</w:t>
      </w:r>
      <w:r w:rsidR="006F5EC0">
        <w:rPr>
          <w:bCs/>
          <w:lang w:val="en-CA"/>
        </w:rPr>
        <w:t xml:space="preserve">s </w:t>
      </w:r>
      <w:r w:rsidR="00E77D92" w:rsidRPr="00E77D92">
        <w:rPr>
          <w:bCs/>
          <w:lang w:val="en-CA"/>
        </w:rPr>
        <w:t xml:space="preserve">in </w:t>
      </w:r>
      <w:r w:rsidR="00A74854">
        <w:rPr>
          <w:bCs/>
          <w:lang w:val="en-CA"/>
        </w:rPr>
        <w:t>approximately 16-</w:t>
      </w:r>
      <w:r w:rsidR="006F5EC0">
        <w:rPr>
          <w:bCs/>
          <w:lang w:val="en-CA"/>
        </w:rPr>
        <w:t>27</w:t>
      </w:r>
      <w:r w:rsidR="00E77D92" w:rsidRPr="00E77D92">
        <w:rPr>
          <w:bCs/>
          <w:lang w:val="en-CA"/>
        </w:rPr>
        <w:t>% of patients after noncardiac surgery</w:t>
      </w:r>
      <w:bookmarkEnd w:id="5"/>
      <w:r w:rsidR="00E77D92" w:rsidRPr="00E77D92">
        <w:rPr>
          <w:bCs/>
          <w:lang w:val="en-CA"/>
        </w:rPr>
        <w:t xml:space="preserve"> </w:t>
      </w:r>
      <w:r w:rsidR="00E77D92" w:rsidRPr="00E77D92">
        <w:rPr>
          <w:bCs/>
          <w:lang w:val="en-CA"/>
        </w:rPr>
        <w:fldChar w:fldCharType="begin">
          <w:fldData xml:space="preserve">PEVuZE5vdGU+PENpdGU+PEF1dGhvcj5TbWlsb3dpdHo8L0F1dGhvcj48WWVhcj4yMDE5PC9ZZWFy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</w:fldData>
        </w:fldChar>
      </w:r>
      <w:r w:rsidR="00BA0E24">
        <w:rPr>
          <w:bCs/>
          <w:lang w:val="en-CA"/>
        </w:rPr>
        <w:instrText xml:space="preserve"> ADDIN EN.CITE </w:instrText>
      </w:r>
      <w:r w:rsidR="00BA0E24">
        <w:rPr>
          <w:bCs/>
          <w:lang w:val="en-CA"/>
        </w:rPr>
        <w:fldChar w:fldCharType="begin">
          <w:fldData xml:space="preserve">PEVuZE5vdGU+PENpdGU+PEF1dGhvcj5TbWlsb3dpdHo8L0F1dGhvcj48WWVhcj4yMDE5PC9ZZWFy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</w:fldData>
        </w:fldChar>
      </w:r>
      <w:r w:rsidR="00BA0E24">
        <w:rPr>
          <w:bCs/>
          <w:lang w:val="en-CA"/>
        </w:rPr>
        <w:instrText xml:space="preserve"> ADDIN EN.CITE.DATA </w:instrText>
      </w:r>
      <w:r w:rsidR="00BA0E24">
        <w:rPr>
          <w:bCs/>
          <w:lang w:val="en-CA"/>
        </w:rPr>
      </w:r>
      <w:r w:rsidR="00BA0E24">
        <w:rPr>
          <w:bCs/>
          <w:lang w:val="en-CA"/>
        </w:rPr>
        <w:fldChar w:fldCharType="end"/>
      </w:r>
      <w:r w:rsidR="00E77D92" w:rsidRPr="00E77D92">
        <w:rPr>
          <w:bCs/>
          <w:lang w:val="en-CA"/>
        </w:rPr>
      </w:r>
      <w:r w:rsidR="00E77D92" w:rsidRPr="00E77D92">
        <w:rPr>
          <w:bCs/>
          <w:lang w:val="en-CA"/>
        </w:rPr>
        <w:fldChar w:fldCharType="separate"/>
      </w:r>
      <w:r w:rsidR="00BA0E24">
        <w:rPr>
          <w:bCs/>
          <w:noProof/>
          <w:lang w:val="en-CA"/>
        </w:rPr>
        <w:t>(18-23)</w:t>
      </w:r>
      <w:r w:rsidR="00E77D92" w:rsidRPr="00E77D92">
        <w:fldChar w:fldCharType="end"/>
      </w:r>
      <w:r w:rsidR="00E77D92" w:rsidRPr="00E77D92">
        <w:rPr>
          <w:lang w:val="en-CA"/>
        </w:rPr>
        <w:t xml:space="preserve">. Patients with MINS have an increased risk of </w:t>
      </w:r>
      <w:r w:rsidR="00FD1439">
        <w:rPr>
          <w:lang w:val="en-CA"/>
        </w:rPr>
        <w:t xml:space="preserve">death </w:t>
      </w:r>
      <w:r w:rsidR="00E77D92" w:rsidRPr="00E77D92">
        <w:rPr>
          <w:lang w:val="en-CA"/>
        </w:rPr>
        <w:fldChar w:fldCharType="begin">
          <w:fldData xml:space="preserve">PEVuZE5vdGU+PENpdGU+PEF1dGhvcj5Xcml0aW5nIENvbW1pdHRlZSBmb3IgdGhlPC9BdXRob3I+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</w:fldData>
        </w:fldChar>
      </w:r>
      <w:r w:rsidR="00BA0E24">
        <w:rPr>
          <w:lang w:val="en-CA"/>
        </w:rPr>
        <w:instrText xml:space="preserve"> ADDIN EN.CITE </w:instrText>
      </w:r>
      <w:r w:rsidR="00BA0E24">
        <w:rPr>
          <w:lang w:val="en-CA"/>
        </w:rPr>
        <w:fldChar w:fldCharType="begin">
          <w:fldData xml:space="preserve">PEVuZE5vdGU+PENpdGU+PEF1dGhvcj5Xcml0aW5nIENvbW1pdHRlZSBmb3IgdGhlPC9BdXRob3I+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</w:fldData>
        </w:fldChar>
      </w:r>
      <w:r w:rsidR="00BA0E24">
        <w:rPr>
          <w:lang w:val="en-CA"/>
        </w:rPr>
        <w:instrText xml:space="preserve"> ADDIN EN.CITE.DATA </w:instrText>
      </w:r>
      <w:r w:rsidR="00BA0E24">
        <w:rPr>
          <w:lang w:val="en-CA"/>
        </w:rPr>
      </w:r>
      <w:r w:rsidR="00BA0E24">
        <w:rPr>
          <w:lang w:val="en-CA"/>
        </w:rPr>
        <w:fldChar w:fldCharType="end"/>
      </w:r>
      <w:r w:rsidR="00E77D92" w:rsidRPr="00E77D92">
        <w:rPr>
          <w:lang w:val="en-CA"/>
        </w:rPr>
      </w:r>
      <w:r w:rsidR="00E77D92" w:rsidRPr="00E77D92">
        <w:rPr>
          <w:lang w:val="en-CA"/>
        </w:rPr>
        <w:fldChar w:fldCharType="separate"/>
      </w:r>
      <w:r w:rsidR="00BA0E24">
        <w:rPr>
          <w:noProof/>
          <w:lang w:val="en-CA"/>
        </w:rPr>
        <w:t>(18, 24, 25)</w:t>
      </w:r>
      <w:r w:rsidR="00E77D92" w:rsidRPr="00E77D92">
        <w:fldChar w:fldCharType="end"/>
      </w:r>
      <w:r w:rsidR="00FD1439">
        <w:rPr>
          <w:lang w:val="en-CA"/>
        </w:rPr>
        <w:t xml:space="preserve"> and</w:t>
      </w:r>
      <w:r w:rsidR="00E77D92" w:rsidRPr="00E77D92">
        <w:rPr>
          <w:lang w:val="en-CA"/>
        </w:rPr>
        <w:t xml:space="preserve"> adverse cardiovascular events </w:t>
      </w:r>
      <w:r w:rsidR="00E77D92" w:rsidRPr="00E77D92">
        <w:rPr>
          <w:lang w:val="en-CA"/>
        </w:rPr>
        <w:fldChar w:fldCharType="begin">
          <w:fldData xml:space="preserve">PEVuZE5vdGU+PENpdGU+PEF1dGhvcj5Xcml0aW5nIENvbW1pdHRlZSBmb3IgdGhlPC9BdXRob3I+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</w:fldData>
        </w:fldChar>
      </w:r>
      <w:r w:rsidR="00BA0E24">
        <w:rPr>
          <w:lang w:val="en-CA"/>
        </w:rPr>
        <w:instrText xml:space="preserve"> ADDIN EN.CITE </w:instrText>
      </w:r>
      <w:r w:rsidR="00BA0E24">
        <w:rPr>
          <w:lang w:val="en-CA"/>
        </w:rPr>
        <w:fldChar w:fldCharType="begin">
          <w:fldData xml:space="preserve">PEVuZE5vdGU+PENpdGU+PEF1dGhvcj5Xcml0aW5nIENvbW1pdHRlZSBmb3IgdGhlPC9BdXRob3I+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</w:fldData>
        </w:fldChar>
      </w:r>
      <w:r w:rsidR="00BA0E24">
        <w:rPr>
          <w:lang w:val="en-CA"/>
        </w:rPr>
        <w:instrText xml:space="preserve"> ADDIN EN.CITE.DATA </w:instrText>
      </w:r>
      <w:r w:rsidR="00BA0E24">
        <w:rPr>
          <w:lang w:val="en-CA"/>
        </w:rPr>
      </w:r>
      <w:r w:rsidR="00BA0E24">
        <w:rPr>
          <w:lang w:val="en-CA"/>
        </w:rPr>
        <w:fldChar w:fldCharType="end"/>
      </w:r>
      <w:r w:rsidR="00E77D92" w:rsidRPr="00E77D92">
        <w:rPr>
          <w:lang w:val="en-CA"/>
        </w:rPr>
      </w:r>
      <w:r w:rsidR="00E77D92" w:rsidRPr="00E77D92">
        <w:rPr>
          <w:lang w:val="en-CA"/>
        </w:rPr>
        <w:fldChar w:fldCharType="separate"/>
      </w:r>
      <w:r w:rsidR="00BA0E24">
        <w:rPr>
          <w:noProof/>
          <w:lang w:val="en-CA"/>
        </w:rPr>
        <w:t>(24, 26)</w:t>
      </w:r>
      <w:r w:rsidR="00E77D92" w:rsidRPr="00E77D92">
        <w:fldChar w:fldCharType="end"/>
      </w:r>
      <w:r w:rsidR="00FD1439">
        <w:t xml:space="preserve">, during </w:t>
      </w:r>
      <w:r w:rsidR="00FF7ECD">
        <w:t xml:space="preserve">both </w:t>
      </w:r>
      <w:r w:rsidR="00FD1439">
        <w:t>short- and long-term follow-up</w:t>
      </w:r>
      <w:r w:rsidR="00E77D92" w:rsidRPr="00E77D92">
        <w:rPr>
          <w:lang w:val="en-CA"/>
        </w:rPr>
        <w:t>. Th</w:t>
      </w:r>
      <w:r w:rsidR="00FD1439">
        <w:rPr>
          <w:lang w:val="en-CA"/>
        </w:rPr>
        <w:t>is increased</w:t>
      </w:r>
      <w:r w:rsidR="00E77D92" w:rsidRPr="00E77D92">
        <w:rPr>
          <w:lang w:val="en-CA"/>
        </w:rPr>
        <w:t xml:space="preserve"> risk in patients with MINS is similar whether or not patients </w:t>
      </w:r>
      <w:r w:rsidR="00520A74" w:rsidRPr="00E77D92">
        <w:rPr>
          <w:lang w:val="en-CA"/>
        </w:rPr>
        <w:t xml:space="preserve">fulfill the criteria for the universal definition of myocardial infarction (MI) </w:t>
      </w:r>
      <w:r w:rsidR="00E77D92" w:rsidRPr="00E77D92">
        <w:rPr>
          <w:bCs/>
          <w:lang w:val="en-CA"/>
        </w:rPr>
        <w:fldChar w:fldCharType="begin">
          <w:fldData xml:space="preserve">PEVuZE5vdGU+PENpdGU+PEF1dGhvcj5Xcml0aW5nIENvbW1pdHRlZSBmb3IgdGhlPC9BdXRob3I+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</w:fldData>
        </w:fldChar>
      </w:r>
      <w:r w:rsidR="00BA0E24">
        <w:rPr>
          <w:bCs/>
          <w:lang w:val="en-CA"/>
        </w:rPr>
        <w:instrText xml:space="preserve"> ADDIN EN.CITE </w:instrText>
      </w:r>
      <w:r w:rsidR="00BA0E24">
        <w:rPr>
          <w:bCs/>
          <w:lang w:val="en-CA"/>
        </w:rPr>
        <w:fldChar w:fldCharType="begin">
          <w:fldData xml:space="preserve">PEVuZE5vdGU+PENpdGU+PEF1dGhvcj5Xcml0aW5nIENvbW1pdHRlZSBmb3IgdGhlPC9BdXRob3I+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</w:fldData>
        </w:fldChar>
      </w:r>
      <w:r w:rsidR="00BA0E24">
        <w:rPr>
          <w:bCs/>
          <w:lang w:val="en-CA"/>
        </w:rPr>
        <w:instrText xml:space="preserve"> ADDIN EN.CITE.DATA </w:instrText>
      </w:r>
      <w:r w:rsidR="00BA0E24">
        <w:rPr>
          <w:bCs/>
          <w:lang w:val="en-CA"/>
        </w:rPr>
      </w:r>
      <w:r w:rsidR="00BA0E24">
        <w:rPr>
          <w:bCs/>
          <w:lang w:val="en-CA"/>
        </w:rPr>
        <w:fldChar w:fldCharType="end"/>
      </w:r>
      <w:r w:rsidR="00E77D92" w:rsidRPr="00E77D92">
        <w:rPr>
          <w:bCs/>
          <w:lang w:val="en-CA"/>
        </w:rPr>
      </w:r>
      <w:r w:rsidR="00E77D92" w:rsidRPr="00E77D92">
        <w:rPr>
          <w:bCs/>
          <w:lang w:val="en-CA"/>
        </w:rPr>
        <w:fldChar w:fldCharType="separate"/>
      </w:r>
      <w:r w:rsidR="00BA0E24">
        <w:rPr>
          <w:bCs/>
          <w:noProof/>
          <w:lang w:val="en-CA"/>
        </w:rPr>
        <w:t>(24, 27)</w:t>
      </w:r>
      <w:r w:rsidR="00E77D92" w:rsidRPr="00E77D92">
        <w:fldChar w:fldCharType="end"/>
      </w:r>
      <w:r w:rsidR="00E77D92" w:rsidRPr="00E77D92">
        <w:rPr>
          <w:lang w:val="en-CA"/>
        </w:rPr>
        <w:t xml:space="preserve">. </w:t>
      </w:r>
    </w:p>
    <w:p w14:paraId="7E855C46" w14:textId="7CADDD44" w:rsidR="00A9384E" w:rsidRDefault="007A3DF0" w:rsidP="00953DD8">
      <w:pPr>
        <w:spacing w:after="0" w:line="480" w:lineRule="auto"/>
        <w:ind w:firstLine="720"/>
        <w:rPr>
          <w:lang w:val="en-CA"/>
        </w:rPr>
      </w:pPr>
      <w:bookmarkStart w:id="6" w:name="_Hlk125116998"/>
      <w:r>
        <w:rPr>
          <w:lang w:val="en-CA"/>
        </w:rPr>
        <w:t>Higher levels of inflammatory biomarkers have been associated with a higher risk of b</w:t>
      </w:r>
      <w:r w:rsidR="00FD1439">
        <w:rPr>
          <w:lang w:val="en-CA"/>
        </w:rPr>
        <w:t>oth perioperative AF and MINS</w:t>
      </w:r>
      <w:r w:rsidR="002B4BC8">
        <w:rPr>
          <w:lang w:val="en-CA"/>
        </w:rPr>
        <w:t xml:space="preserve"> </w:t>
      </w:r>
      <w:r w:rsidR="002B4BC8" w:rsidRPr="002B4BC8">
        <w:rPr>
          <w:lang w:val="en-CA"/>
        </w:rPr>
        <w:fldChar w:fldCharType="begin">
          <w:fldData xml:space="preserve">PEVuZE5vdGU+PENpdGU+PEF1dGhvcj5BY2tsYW5kPC9BdXRob3I+PFllYXI+MjAxOTwvWWVhcj48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</w:fldData>
        </w:fldChar>
      </w:r>
      <w:r w:rsidR="009B4328">
        <w:rPr>
          <w:lang w:val="en-CA"/>
        </w:rPr>
        <w:instrText xml:space="preserve"> ADDIN EN.CITE </w:instrText>
      </w:r>
      <w:r w:rsidR="009B4328">
        <w:rPr>
          <w:lang w:val="en-CA"/>
        </w:rPr>
        <w:fldChar w:fldCharType="begin">
          <w:fldData xml:space="preserve">PEVuZE5vdGU+PENpdGU+PEF1dGhvcj5BY2tsYW5kPC9BdXRob3I+PFllYXI+MjAxOTwvWWVhcj48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</w:fldData>
        </w:fldChar>
      </w:r>
      <w:r w:rsidR="009B4328">
        <w:rPr>
          <w:lang w:val="en-CA"/>
        </w:rPr>
        <w:instrText xml:space="preserve"> ADDIN EN.CITE.DATA </w:instrText>
      </w:r>
      <w:r w:rsidR="009B4328">
        <w:rPr>
          <w:lang w:val="en-CA"/>
        </w:rPr>
      </w:r>
      <w:r w:rsidR="009B4328">
        <w:rPr>
          <w:lang w:val="en-CA"/>
        </w:rPr>
        <w:fldChar w:fldCharType="end"/>
      </w:r>
      <w:r w:rsidR="002B4BC8" w:rsidRPr="002B4BC8">
        <w:rPr>
          <w:lang w:val="en-CA"/>
        </w:rPr>
      </w:r>
      <w:r w:rsidR="002B4BC8" w:rsidRPr="002B4BC8">
        <w:rPr>
          <w:lang w:val="en-CA"/>
        </w:rPr>
        <w:fldChar w:fldCharType="separate"/>
      </w:r>
      <w:r w:rsidR="009B4328">
        <w:rPr>
          <w:noProof/>
          <w:lang w:val="en-CA"/>
        </w:rPr>
        <w:t>(28-32)</w:t>
      </w:r>
      <w:r w:rsidR="002B4BC8" w:rsidRPr="002B4BC8">
        <w:rPr>
          <w:lang w:val="en-CA"/>
        </w:rPr>
        <w:fldChar w:fldCharType="end"/>
      </w:r>
      <w:r w:rsidR="00FD1439">
        <w:rPr>
          <w:lang w:val="en-CA"/>
        </w:rPr>
        <w:t xml:space="preserve">, </w:t>
      </w:r>
      <w:r w:rsidR="008A750A">
        <w:rPr>
          <w:lang w:val="en-CA"/>
        </w:rPr>
        <w:t xml:space="preserve">but it is unclear whether anti-inflammatory treatment can decrease the incidence of these complications. </w:t>
      </w:r>
      <w:bookmarkEnd w:id="6"/>
      <w:r w:rsidR="00A9384E" w:rsidRPr="00A9384E">
        <w:rPr>
          <w:lang w:val="en-CA"/>
        </w:rPr>
        <w:t>Colchicine is an inexpensive drug with potent anti-inflammatory effects</w:t>
      </w:r>
      <w:r w:rsidR="00A9384E" w:rsidRPr="00A9384E">
        <w:t>.</w:t>
      </w:r>
      <w:r w:rsidR="006425C9">
        <w:t xml:space="preserve"> </w:t>
      </w:r>
      <w:r w:rsidR="006425C9" w:rsidRPr="006425C9">
        <w:rPr>
          <w:lang w:val="en-CA"/>
        </w:rPr>
        <w:t xml:space="preserve">It inhibits leukocyte migration, interferes with kinin formation and prevents beta tubulin binding. This slows mitosis in granulocytes, thereby suppressing the inflammatory response </w:t>
      </w:r>
      <w:r w:rsidR="006425C9" w:rsidRPr="006425C9">
        <w:rPr>
          <w:lang w:val="en-CA"/>
        </w:rPr>
        <w:fldChar w:fldCharType="begin">
          <w:fldData xml:space="preserve">PEVuZE5vdGU+PENpdGU+PEF1dGhvcj5EaW5hcmVsbG88L0F1dGhvcj48WWVhcj4xOTc2PC9ZZWFy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</w:fldData>
        </w:fldChar>
      </w:r>
      <w:r w:rsidR="009B4328">
        <w:rPr>
          <w:lang w:val="en-CA"/>
        </w:rPr>
        <w:instrText xml:space="preserve"> ADDIN EN.CITE </w:instrText>
      </w:r>
      <w:r w:rsidR="009B4328">
        <w:rPr>
          <w:lang w:val="en-CA"/>
        </w:rPr>
        <w:fldChar w:fldCharType="begin">
          <w:fldData xml:space="preserve">PEVuZE5vdGU+PENpdGU+PEF1dGhvcj5EaW5hcmVsbG88L0F1dGhvcj48WWVhcj4xOTc2PC9ZZWFy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</w:fldData>
        </w:fldChar>
      </w:r>
      <w:r w:rsidR="009B4328">
        <w:rPr>
          <w:lang w:val="en-CA"/>
        </w:rPr>
        <w:instrText xml:space="preserve"> ADDIN EN.CITE.DATA </w:instrText>
      </w:r>
      <w:r w:rsidR="009B4328">
        <w:rPr>
          <w:lang w:val="en-CA"/>
        </w:rPr>
      </w:r>
      <w:r w:rsidR="009B4328">
        <w:rPr>
          <w:lang w:val="en-CA"/>
        </w:rPr>
        <w:fldChar w:fldCharType="end"/>
      </w:r>
      <w:r w:rsidR="006425C9" w:rsidRPr="006425C9">
        <w:rPr>
          <w:lang w:val="en-CA"/>
        </w:rPr>
      </w:r>
      <w:r w:rsidR="006425C9" w:rsidRPr="006425C9">
        <w:rPr>
          <w:lang w:val="en-CA"/>
        </w:rPr>
        <w:fldChar w:fldCharType="separate"/>
      </w:r>
      <w:r w:rsidR="009B4328">
        <w:rPr>
          <w:noProof/>
          <w:lang w:val="en-CA"/>
        </w:rPr>
        <w:t>(33)</w:t>
      </w:r>
      <w:r w:rsidR="006425C9" w:rsidRPr="006425C9">
        <w:fldChar w:fldCharType="end"/>
      </w:r>
      <w:r w:rsidR="006425C9" w:rsidRPr="006425C9">
        <w:rPr>
          <w:lang w:val="en-CA"/>
        </w:rPr>
        <w:t xml:space="preserve">. </w:t>
      </w:r>
      <w:r w:rsidR="006425C9" w:rsidRPr="006425C9">
        <w:t xml:space="preserve">Colchicine also impairs the cellular apparatus required for the assembly of the inflammasome, thereby reducing the release of </w:t>
      </w:r>
      <w:bookmarkStart w:id="7" w:name="_Hlk124433333"/>
      <w:r w:rsidR="006F4A0D">
        <w:t xml:space="preserve">interleukin </w:t>
      </w:r>
      <w:r w:rsidR="006425C9" w:rsidRPr="006425C9">
        <w:t xml:space="preserve">1β and other </w:t>
      </w:r>
      <w:r w:rsidR="006F4A0D">
        <w:t>interleukins</w:t>
      </w:r>
      <w:r w:rsidR="006425C9" w:rsidRPr="006425C9">
        <w:t xml:space="preserve"> </w:t>
      </w:r>
      <w:bookmarkEnd w:id="7"/>
      <w:r w:rsidR="006425C9" w:rsidRPr="006425C9">
        <w:fldChar w:fldCharType="begin">
          <w:fldData xml:space="preserve">PEVuZE5vdGU+PENpdGU+PEF1dGhvcj5EYWxiZXRoPC9BdXRob3I+PFllYXI+MjAxNDwvWWVhcj48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</w:fldData>
        </w:fldChar>
      </w:r>
      <w:r w:rsidR="009B4328">
        <w:instrText xml:space="preserve"> ADDIN EN.CITE </w:instrText>
      </w:r>
      <w:r w:rsidR="009B4328">
        <w:fldChar w:fldCharType="begin">
          <w:fldData xml:space="preserve">PEVuZE5vdGU+PENpdGU+PEF1dGhvcj5EYWxiZXRoPC9BdXRob3I+PFllYXI+MjAxNDwvWWVhcj48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</w:fldData>
        </w:fldChar>
      </w:r>
      <w:r w:rsidR="009B4328">
        <w:instrText xml:space="preserve"> ADDIN EN.CITE.DATA </w:instrText>
      </w:r>
      <w:r w:rsidR="009B4328">
        <w:fldChar w:fldCharType="end"/>
      </w:r>
      <w:r w:rsidR="006425C9" w:rsidRPr="006425C9">
        <w:fldChar w:fldCharType="separate"/>
      </w:r>
      <w:r w:rsidR="009B4328">
        <w:rPr>
          <w:noProof/>
        </w:rPr>
        <w:t>(34, 35)</w:t>
      </w:r>
      <w:r w:rsidR="006425C9" w:rsidRPr="006425C9">
        <w:fldChar w:fldCharType="end"/>
      </w:r>
      <w:r w:rsidR="006425C9" w:rsidRPr="006425C9">
        <w:t xml:space="preserve">. </w:t>
      </w:r>
      <w:r w:rsidR="00A9384E" w:rsidRPr="00A9384E">
        <w:rPr>
          <w:lang w:val="en-CA"/>
        </w:rPr>
        <w:t>Its efficacy as an anti-inflammatory agent has been demonstrated in patients with gout, pericarditis</w:t>
      </w:r>
      <w:r w:rsidR="00265B63">
        <w:rPr>
          <w:lang w:val="en-CA"/>
        </w:rPr>
        <w:t>,</w:t>
      </w:r>
      <w:r w:rsidR="00A9384E" w:rsidRPr="00A9384E">
        <w:rPr>
          <w:lang w:val="en-CA"/>
        </w:rPr>
        <w:t xml:space="preserve"> and Familial Mediterranean Fever, and </w:t>
      </w:r>
      <w:r w:rsidR="00A9384E" w:rsidRPr="00A9384E">
        <w:rPr>
          <w:lang w:val="en-CA"/>
        </w:rPr>
        <w:lastRenderedPageBreak/>
        <w:t xml:space="preserve">in patients after cardiac surgery to prevent </w:t>
      </w:r>
      <w:r w:rsidR="004500A8">
        <w:rPr>
          <w:lang w:val="en-CA"/>
        </w:rPr>
        <w:t xml:space="preserve">the </w:t>
      </w:r>
      <w:r w:rsidR="00A9384E" w:rsidRPr="00A9384E">
        <w:rPr>
          <w:lang w:val="en-CA"/>
        </w:rPr>
        <w:t xml:space="preserve">post-pericardiotomy syndrome </w:t>
      </w:r>
      <w:r w:rsidR="00A9384E" w:rsidRPr="00A9384E">
        <w:rPr>
          <w:lang w:val="en-CA"/>
        </w:rPr>
        <w:fldChar w:fldCharType="begin">
          <w:fldData xml:space="preserve">PEVuZE5vdGU+PENpdGU+PEF1dGhvcj5JbWF6aW88L0F1dGhvcj48WWVhcj4yMDA1PC9ZZWFyPjxS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yMDEyLTY8L3BhZ2VzPjx2b2x1bWU+MTEyPC92b2x1bWU+PG51bWJlcj4xMzwv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</w:fldData>
        </w:fldChar>
      </w:r>
      <w:r w:rsidR="0033485B">
        <w:rPr>
          <w:lang w:val="en-CA"/>
        </w:rPr>
        <w:instrText xml:space="preserve"> ADDIN EN.CITE </w:instrText>
      </w:r>
      <w:r w:rsidR="0033485B">
        <w:rPr>
          <w:lang w:val="en-CA"/>
        </w:rPr>
        <w:fldChar w:fldCharType="begin">
          <w:fldData xml:space="preserve">PEVuZE5vdGU+PENpdGU+PEF1dGhvcj5JbWF6aW88L0F1dGhvcj48WWVhcj4yMDA1PC9ZZWFyPjxS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yMDEyLTY8L3BhZ2VzPjx2b2x1bWU+MTEyPC92b2x1bWU+PG51bWJlcj4xMzwv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</w:fldData>
        </w:fldChar>
      </w:r>
      <w:r w:rsidR="0033485B">
        <w:rPr>
          <w:lang w:val="en-CA"/>
        </w:rPr>
        <w:instrText xml:space="preserve"> ADDIN EN.CITE.DATA </w:instrText>
      </w:r>
      <w:r w:rsidR="0033485B">
        <w:rPr>
          <w:lang w:val="en-CA"/>
        </w:rPr>
      </w:r>
      <w:r w:rsidR="0033485B">
        <w:rPr>
          <w:lang w:val="en-CA"/>
        </w:rPr>
        <w:fldChar w:fldCharType="end"/>
      </w:r>
      <w:r w:rsidR="00A9384E" w:rsidRPr="00A9384E">
        <w:rPr>
          <w:lang w:val="en-CA"/>
        </w:rPr>
      </w:r>
      <w:r w:rsidR="00A9384E" w:rsidRPr="00A9384E">
        <w:rPr>
          <w:lang w:val="en-CA"/>
        </w:rPr>
        <w:fldChar w:fldCharType="separate"/>
      </w:r>
      <w:r w:rsidR="0033485B">
        <w:rPr>
          <w:noProof/>
          <w:lang w:val="en-CA"/>
        </w:rPr>
        <w:t>(36-41)</w:t>
      </w:r>
      <w:r w:rsidR="00A9384E" w:rsidRPr="00A9384E">
        <w:rPr>
          <w:lang w:val="en-CA"/>
        </w:rPr>
        <w:fldChar w:fldCharType="end"/>
      </w:r>
      <w:r w:rsidR="00A9384E" w:rsidRPr="00A9384E">
        <w:rPr>
          <w:lang w:val="en-CA"/>
        </w:rPr>
        <w:t xml:space="preserve">. </w:t>
      </w:r>
      <w:r w:rsidR="006F4A0D">
        <w:rPr>
          <w:lang w:val="en-CA"/>
        </w:rPr>
        <w:t>C</w:t>
      </w:r>
      <w:r w:rsidR="00A9384E" w:rsidRPr="00A9384E">
        <w:rPr>
          <w:lang w:val="en-CA"/>
        </w:rPr>
        <w:t>olchicine</w:t>
      </w:r>
      <w:r w:rsidR="006F4A0D">
        <w:rPr>
          <w:lang w:val="en-CA"/>
        </w:rPr>
        <w:t xml:space="preserve"> </w:t>
      </w:r>
      <w:r w:rsidR="008A750A">
        <w:rPr>
          <w:lang w:val="en-CA"/>
        </w:rPr>
        <w:t>decreased</w:t>
      </w:r>
      <w:r w:rsidR="00A9384E" w:rsidRPr="00A9384E">
        <w:rPr>
          <w:lang w:val="en-CA"/>
        </w:rPr>
        <w:t xml:space="preserve"> the occurrence of perioperative AF after cardiac surgery </w:t>
      </w:r>
      <w:r w:rsidR="00A9384E" w:rsidRPr="00A9384E">
        <w:rPr>
          <w:lang w:val="en-CA"/>
        </w:rPr>
        <w:fldChar w:fldCharType="begin">
          <w:fldData xml:space="preserve">PEVuZE5vdGU+PENpdGU+PEF1dGhvcj5JbWF6aW88L0F1dGhvcj48WWVhcj4yMDExPC9ZZWFyPjxS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yOTAtNTwvcGFnZXM+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</w:fldData>
        </w:fldChar>
      </w:r>
      <w:r w:rsidR="0033485B">
        <w:rPr>
          <w:lang w:val="en-CA"/>
        </w:rPr>
        <w:instrText xml:space="preserve"> ADDIN EN.CITE </w:instrText>
      </w:r>
      <w:r w:rsidR="0033485B">
        <w:rPr>
          <w:lang w:val="en-CA"/>
        </w:rPr>
        <w:fldChar w:fldCharType="begin">
          <w:fldData xml:space="preserve">PEVuZE5vdGU+PENpdGU+PEF1dGhvcj5JbWF6aW88L0F1dGhvcj48WWVhcj4yMDExPC9ZZWFyPjxS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IyOTAtNTwvcGFnZXM+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</w:fldData>
        </w:fldChar>
      </w:r>
      <w:r w:rsidR="0033485B">
        <w:rPr>
          <w:lang w:val="en-CA"/>
        </w:rPr>
        <w:instrText xml:space="preserve"> ADDIN EN.CITE.DATA </w:instrText>
      </w:r>
      <w:r w:rsidR="0033485B">
        <w:rPr>
          <w:lang w:val="en-CA"/>
        </w:rPr>
      </w:r>
      <w:r w:rsidR="0033485B">
        <w:rPr>
          <w:lang w:val="en-CA"/>
        </w:rPr>
        <w:fldChar w:fldCharType="end"/>
      </w:r>
      <w:r w:rsidR="00A9384E" w:rsidRPr="00A9384E">
        <w:rPr>
          <w:lang w:val="en-CA"/>
        </w:rPr>
      </w:r>
      <w:r w:rsidR="00A9384E" w:rsidRPr="00A9384E">
        <w:rPr>
          <w:lang w:val="en-CA"/>
        </w:rPr>
        <w:fldChar w:fldCharType="separate"/>
      </w:r>
      <w:r w:rsidR="0033485B">
        <w:rPr>
          <w:noProof/>
          <w:lang w:val="en-CA"/>
        </w:rPr>
        <w:t>(40, 42)</w:t>
      </w:r>
      <w:r w:rsidR="00A9384E" w:rsidRPr="00A9384E">
        <w:rPr>
          <w:lang w:val="en-CA"/>
        </w:rPr>
        <w:fldChar w:fldCharType="end"/>
      </w:r>
      <w:r w:rsidR="00A9384E" w:rsidRPr="00A9384E">
        <w:rPr>
          <w:lang w:val="en-CA"/>
        </w:rPr>
        <w:t xml:space="preserve">. </w:t>
      </w:r>
      <w:r w:rsidR="006F3E62">
        <w:rPr>
          <w:lang w:val="en-CA"/>
        </w:rPr>
        <w:t>More recently, t</w:t>
      </w:r>
      <w:r w:rsidR="00A9384E" w:rsidRPr="00A9384E">
        <w:rPr>
          <w:lang w:val="en-CA"/>
        </w:rPr>
        <w:t>he Low Dose Colchicine 2 (LoDoCo2) trial randomized 5,522 patients with ischemic heart disease to colchicine or placebo</w:t>
      </w:r>
      <w:r w:rsidR="004371FE">
        <w:rPr>
          <w:lang w:val="en-CA"/>
        </w:rPr>
        <w:t>,</w:t>
      </w:r>
      <w:r w:rsidR="00A9384E" w:rsidRPr="00A9384E">
        <w:rPr>
          <w:lang w:val="en-CA"/>
        </w:rPr>
        <w:t xml:space="preserve"> and demonstrated a significant reduction in cardiovascular events (6.8% vs. 9.6%; </w:t>
      </w:r>
      <w:r w:rsidR="004371FE">
        <w:rPr>
          <w:lang w:val="en-CA"/>
        </w:rPr>
        <w:t>hazard ratio [</w:t>
      </w:r>
      <w:r w:rsidR="00A9384E" w:rsidRPr="00A9384E">
        <w:rPr>
          <w:lang w:val="en-CA"/>
        </w:rPr>
        <w:t>HR</w:t>
      </w:r>
      <w:r w:rsidR="004371FE">
        <w:rPr>
          <w:lang w:val="en-CA"/>
        </w:rPr>
        <w:t>]</w:t>
      </w:r>
      <w:r w:rsidR="00A9384E" w:rsidRPr="00A9384E">
        <w:rPr>
          <w:lang w:val="en-CA"/>
        </w:rPr>
        <w:t xml:space="preserve"> 0.69; 95% CI, 0.57-0.83). Colchicine also reduced the incidence of MI (1.1% vs. 1.5%; HR 0.70; 95% CI, 0.53-0.93) </w:t>
      </w:r>
      <w:r w:rsidR="00A9384E" w:rsidRPr="00A9384E">
        <w:rPr>
          <w:lang w:val="en-CA"/>
        </w:rPr>
        <w:fldChar w:fldCharType="begin">
          <w:fldData xml:space="preserve">PEVuZE5vdGU+PENpdGU+PEF1dGhvcj5OaWRvcmY8L0F1dGhvcj48WWVhcj4yMDIwPC9ZZWFyPjxS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</w:fldData>
        </w:fldChar>
      </w:r>
      <w:r w:rsidR="0033485B">
        <w:rPr>
          <w:lang w:val="en-CA"/>
        </w:rPr>
        <w:instrText xml:space="preserve"> ADDIN EN.CITE </w:instrText>
      </w:r>
      <w:r w:rsidR="0033485B">
        <w:rPr>
          <w:lang w:val="en-CA"/>
        </w:rPr>
        <w:fldChar w:fldCharType="begin">
          <w:fldData xml:space="preserve">PEVuZE5vdGU+PENpdGU+PEF1dGhvcj5OaWRvcmY8L0F1dGhvcj48WWVhcj4yMDIwPC9ZZWFyPjxS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</w:fldData>
        </w:fldChar>
      </w:r>
      <w:r w:rsidR="0033485B">
        <w:rPr>
          <w:lang w:val="en-CA"/>
        </w:rPr>
        <w:instrText xml:space="preserve"> ADDIN EN.CITE.DATA </w:instrText>
      </w:r>
      <w:r w:rsidR="0033485B">
        <w:rPr>
          <w:lang w:val="en-CA"/>
        </w:rPr>
      </w:r>
      <w:r w:rsidR="0033485B">
        <w:rPr>
          <w:lang w:val="en-CA"/>
        </w:rPr>
        <w:fldChar w:fldCharType="end"/>
      </w:r>
      <w:r w:rsidR="00A9384E" w:rsidRPr="00A9384E">
        <w:rPr>
          <w:lang w:val="en-CA"/>
        </w:rPr>
      </w:r>
      <w:r w:rsidR="00A9384E" w:rsidRPr="00A9384E">
        <w:rPr>
          <w:lang w:val="en-CA"/>
        </w:rPr>
        <w:fldChar w:fldCharType="separate"/>
      </w:r>
      <w:r w:rsidR="0033485B">
        <w:rPr>
          <w:noProof/>
          <w:lang w:val="en-CA"/>
        </w:rPr>
        <w:t>(43)</w:t>
      </w:r>
      <w:r w:rsidR="00A9384E" w:rsidRPr="00A9384E">
        <w:rPr>
          <w:lang w:val="en-CA"/>
        </w:rPr>
        <w:fldChar w:fldCharType="end"/>
      </w:r>
      <w:r w:rsidR="00A9384E" w:rsidRPr="00A9384E">
        <w:rPr>
          <w:lang w:val="en-CA"/>
        </w:rPr>
        <w:t xml:space="preserve">. The Colchicine Cardiovascular Outcomes Trial (COLCOT) randomized 4,745 patients to receive colchicine or placebo within 30 days of an MI and found that colchicine reduced the incidence of cardiovascular events (5.5% vs. 7.1%; HR 0.77; 95% CI, 0.61-0.96) </w:t>
      </w:r>
      <w:r w:rsidR="00A9384E" w:rsidRPr="00A9384E">
        <w:rPr>
          <w:lang w:val="en-CA"/>
        </w:rPr>
        <w:fldChar w:fldCharType="begin">
          <w:fldData xml:space="preserve">PEVuZE5vdGU+PENpdGU+PEF1dGhvcj5UYXJkaWY8L0F1dGhvcj48WWVhcj4yMDE5PC9ZZWFyPjxS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</w:fldData>
        </w:fldChar>
      </w:r>
      <w:r w:rsidR="0033485B">
        <w:rPr>
          <w:lang w:val="en-CA"/>
        </w:rPr>
        <w:instrText xml:space="preserve"> ADDIN EN.CITE </w:instrText>
      </w:r>
      <w:r w:rsidR="0033485B">
        <w:rPr>
          <w:lang w:val="en-CA"/>
        </w:rPr>
        <w:fldChar w:fldCharType="begin">
          <w:fldData xml:space="preserve">PEVuZE5vdGU+PENpdGU+PEF1dGhvcj5UYXJkaWY8L0F1dGhvcj48WWVhcj4yMDE5PC9ZZWFyPjxS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</w:fldData>
        </w:fldChar>
      </w:r>
      <w:r w:rsidR="0033485B">
        <w:rPr>
          <w:lang w:val="en-CA"/>
        </w:rPr>
        <w:instrText xml:space="preserve"> ADDIN EN.CITE.DATA </w:instrText>
      </w:r>
      <w:r w:rsidR="0033485B">
        <w:rPr>
          <w:lang w:val="en-CA"/>
        </w:rPr>
      </w:r>
      <w:r w:rsidR="0033485B">
        <w:rPr>
          <w:lang w:val="en-CA"/>
        </w:rPr>
        <w:fldChar w:fldCharType="end"/>
      </w:r>
      <w:r w:rsidR="00A9384E" w:rsidRPr="00A9384E">
        <w:rPr>
          <w:lang w:val="en-CA"/>
        </w:rPr>
      </w:r>
      <w:r w:rsidR="00A9384E" w:rsidRPr="00A9384E">
        <w:rPr>
          <w:lang w:val="en-CA"/>
        </w:rPr>
        <w:fldChar w:fldCharType="separate"/>
      </w:r>
      <w:r w:rsidR="0033485B">
        <w:rPr>
          <w:noProof/>
          <w:lang w:val="en-CA"/>
        </w:rPr>
        <w:t>(44)</w:t>
      </w:r>
      <w:r w:rsidR="00A9384E" w:rsidRPr="00A9384E">
        <w:rPr>
          <w:lang w:val="en-CA"/>
        </w:rPr>
        <w:fldChar w:fldCharType="end"/>
      </w:r>
      <w:r w:rsidR="00A9384E" w:rsidRPr="00A9384E">
        <w:rPr>
          <w:lang w:val="en-CA"/>
        </w:rPr>
        <w:t xml:space="preserve">. In a meta-analysis of four </w:t>
      </w:r>
      <w:r w:rsidR="00A9384E">
        <w:rPr>
          <w:lang w:val="en-CA"/>
        </w:rPr>
        <w:t>randomized trials</w:t>
      </w:r>
      <w:r w:rsidR="00A9384E" w:rsidRPr="00A9384E">
        <w:rPr>
          <w:lang w:val="en-CA"/>
        </w:rPr>
        <w:t xml:space="preserve"> of patients with ischemic heart disease, colchicine reduced the </w:t>
      </w:r>
      <w:r w:rsidR="00970A76">
        <w:rPr>
          <w:lang w:val="en-CA"/>
        </w:rPr>
        <w:t xml:space="preserve">relative risk </w:t>
      </w:r>
      <w:r w:rsidR="00A9384E" w:rsidRPr="00A9384E">
        <w:rPr>
          <w:lang w:val="en-CA"/>
        </w:rPr>
        <w:t xml:space="preserve">of MI by 22% (95% CI, 6-36%) </w:t>
      </w:r>
      <w:r w:rsidR="00A9384E" w:rsidRPr="00A9384E">
        <w:rPr>
          <w:lang w:val="en-CA"/>
        </w:rPr>
        <w:fldChar w:fldCharType="begin">
          <w:fldData xml:space="preserve">PEVuZE5vdGU+PENpdGU+PEF1dGhvcj5GaW9sZXQ8L0F1dGhvcj48WWVhcj4yMDIxPC9ZZWFyPjxS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</w:fldData>
        </w:fldChar>
      </w:r>
      <w:r w:rsidR="0033485B">
        <w:rPr>
          <w:lang w:val="en-CA"/>
        </w:rPr>
        <w:instrText xml:space="preserve"> ADDIN EN.CITE </w:instrText>
      </w:r>
      <w:r w:rsidR="0033485B">
        <w:rPr>
          <w:lang w:val="en-CA"/>
        </w:rPr>
        <w:fldChar w:fldCharType="begin">
          <w:fldData xml:space="preserve">PEVuZE5vdGU+PENpdGU+PEF1dGhvcj5GaW9sZXQ8L0F1dGhvcj48WWVhcj4yMDIxPC9ZZWFyPjxS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</w:fldData>
        </w:fldChar>
      </w:r>
      <w:r w:rsidR="0033485B">
        <w:rPr>
          <w:lang w:val="en-CA"/>
        </w:rPr>
        <w:instrText xml:space="preserve"> ADDIN EN.CITE.DATA </w:instrText>
      </w:r>
      <w:r w:rsidR="0033485B">
        <w:rPr>
          <w:lang w:val="en-CA"/>
        </w:rPr>
      </w:r>
      <w:r w:rsidR="0033485B">
        <w:rPr>
          <w:lang w:val="en-CA"/>
        </w:rPr>
        <w:fldChar w:fldCharType="end"/>
      </w:r>
      <w:r w:rsidR="00A9384E" w:rsidRPr="00A9384E">
        <w:rPr>
          <w:lang w:val="en-CA"/>
        </w:rPr>
      </w:r>
      <w:r w:rsidR="00A9384E" w:rsidRPr="00A9384E">
        <w:rPr>
          <w:lang w:val="en-CA"/>
        </w:rPr>
        <w:fldChar w:fldCharType="separate"/>
      </w:r>
      <w:r w:rsidR="0033485B">
        <w:rPr>
          <w:noProof/>
          <w:lang w:val="en-CA"/>
        </w:rPr>
        <w:t>(45)</w:t>
      </w:r>
      <w:r w:rsidR="00A9384E" w:rsidRPr="00A9384E">
        <w:rPr>
          <w:lang w:val="en-CA"/>
        </w:rPr>
        <w:fldChar w:fldCharType="end"/>
      </w:r>
      <w:r w:rsidR="00A9384E">
        <w:rPr>
          <w:lang w:val="en-CA"/>
        </w:rPr>
        <w:t xml:space="preserve">. </w:t>
      </w:r>
    </w:p>
    <w:p w14:paraId="04661289" w14:textId="139656B9" w:rsidR="006F3E62" w:rsidRDefault="006B32B0" w:rsidP="00FD1439">
      <w:pPr>
        <w:spacing w:after="0" w:line="480" w:lineRule="auto"/>
        <w:ind w:firstLine="720"/>
        <w:rPr>
          <w:lang w:val="en-CA"/>
        </w:rPr>
      </w:pPr>
      <w:r>
        <w:rPr>
          <w:lang w:val="en-CA"/>
        </w:rPr>
        <w:t xml:space="preserve">The COP-AF trial was originally designed to evaluate whether low-dose colchicine prevents the occurrence of perioperative AF after </w:t>
      </w:r>
      <w:r w:rsidR="00376C14">
        <w:rPr>
          <w:lang w:val="en-CA"/>
        </w:rPr>
        <w:t xml:space="preserve">major </w:t>
      </w:r>
      <w:r>
        <w:rPr>
          <w:lang w:val="en-CA"/>
        </w:rPr>
        <w:t xml:space="preserve">noncardiac thoracic surgery. </w:t>
      </w:r>
      <w:r w:rsidR="006F5EC0">
        <w:rPr>
          <w:lang w:val="en-CA"/>
        </w:rPr>
        <w:t xml:space="preserve">After </w:t>
      </w:r>
      <w:r w:rsidR="006F3E62">
        <w:rPr>
          <w:lang w:val="en-CA"/>
        </w:rPr>
        <w:t xml:space="preserve">the publication of </w:t>
      </w:r>
      <w:r w:rsidR="006F3E62" w:rsidRPr="00A9384E">
        <w:rPr>
          <w:lang w:val="en-CA"/>
        </w:rPr>
        <w:t>LoDoCo2</w:t>
      </w:r>
      <w:r w:rsidR="006F3E62">
        <w:rPr>
          <w:lang w:val="en-CA"/>
        </w:rPr>
        <w:t xml:space="preserve"> and </w:t>
      </w:r>
      <w:r w:rsidR="006F3E62" w:rsidRPr="00A9384E">
        <w:rPr>
          <w:lang w:val="en-CA"/>
        </w:rPr>
        <w:t>COLCOT</w:t>
      </w:r>
      <w:r w:rsidR="006F5EC0">
        <w:rPr>
          <w:lang w:val="en-CA"/>
        </w:rPr>
        <w:t xml:space="preserve">, </w:t>
      </w:r>
      <w:r w:rsidR="004500A8">
        <w:rPr>
          <w:lang w:val="en-CA"/>
        </w:rPr>
        <w:t>the study leadership</w:t>
      </w:r>
      <w:r w:rsidR="006F3E62">
        <w:rPr>
          <w:lang w:val="en-CA"/>
        </w:rPr>
        <w:t xml:space="preserve"> </w:t>
      </w:r>
      <w:r w:rsidR="006F5EC0">
        <w:rPr>
          <w:lang w:val="en-CA"/>
        </w:rPr>
        <w:t xml:space="preserve">decided to add MINS </w:t>
      </w:r>
      <w:r w:rsidR="003D733A">
        <w:rPr>
          <w:lang w:val="en-CA"/>
        </w:rPr>
        <w:t>as a co-primary outcome</w:t>
      </w:r>
      <w:r w:rsidR="00AC2EB0">
        <w:rPr>
          <w:lang w:val="en-CA"/>
        </w:rPr>
        <w:t xml:space="preserve">, </w:t>
      </w:r>
      <w:r w:rsidR="003D733A">
        <w:rPr>
          <w:lang w:val="en-CA"/>
        </w:rPr>
        <w:t>to test the hypothesis that</w:t>
      </w:r>
      <w:r w:rsidR="004371FE">
        <w:rPr>
          <w:lang w:val="en-CA"/>
        </w:rPr>
        <w:t xml:space="preserve"> administration of </w:t>
      </w:r>
      <w:r w:rsidR="003D733A">
        <w:rPr>
          <w:lang w:val="en-CA"/>
        </w:rPr>
        <w:t>colchicine reduces</w:t>
      </w:r>
      <w:r w:rsidR="004371FE">
        <w:rPr>
          <w:lang w:val="en-CA"/>
        </w:rPr>
        <w:t xml:space="preserve"> perioperative</w:t>
      </w:r>
      <w:r w:rsidR="003D733A">
        <w:rPr>
          <w:lang w:val="en-CA"/>
        </w:rPr>
        <w:t xml:space="preserve"> ischemic events</w:t>
      </w:r>
      <w:r w:rsidR="00AC2EB0">
        <w:rPr>
          <w:lang w:val="en-CA"/>
        </w:rPr>
        <w:t>,</w:t>
      </w:r>
      <w:r w:rsidR="006F3E62">
        <w:rPr>
          <w:lang w:val="en-CA"/>
        </w:rPr>
        <w:t xml:space="preserve"> independent of perioperative AF</w:t>
      </w:r>
      <w:r w:rsidR="003D733A">
        <w:rPr>
          <w:lang w:val="en-CA"/>
        </w:rPr>
        <w:t xml:space="preserve">. </w:t>
      </w:r>
    </w:p>
    <w:p w14:paraId="30E6DDCF" w14:textId="355120DA" w:rsidR="005B3A4F" w:rsidRDefault="005B3A4F" w:rsidP="00FD1439">
      <w:pPr>
        <w:spacing w:after="0" w:line="480" w:lineRule="auto"/>
        <w:ind w:firstLine="720"/>
      </w:pPr>
      <w:r>
        <w:br w:type="page"/>
      </w:r>
    </w:p>
    <w:p w14:paraId="23D810D0" w14:textId="77777777" w:rsidR="005B3A4F" w:rsidRPr="005B3A4F" w:rsidRDefault="005B3A4F" w:rsidP="00953DD8">
      <w:pPr>
        <w:spacing w:after="0" w:line="480" w:lineRule="auto"/>
        <w:rPr>
          <w:b/>
          <w:sz w:val="24"/>
        </w:rPr>
      </w:pPr>
      <w:r w:rsidRPr="005B3A4F">
        <w:rPr>
          <w:b/>
          <w:sz w:val="24"/>
        </w:rPr>
        <w:lastRenderedPageBreak/>
        <w:t>Methods</w:t>
      </w:r>
    </w:p>
    <w:p w14:paraId="3309C166" w14:textId="77777777" w:rsidR="005B3A4F" w:rsidRPr="00852980" w:rsidRDefault="00852980" w:rsidP="00953DD8">
      <w:pPr>
        <w:spacing w:after="0" w:line="480" w:lineRule="auto"/>
        <w:rPr>
          <w:u w:val="single"/>
        </w:rPr>
      </w:pPr>
      <w:r w:rsidRPr="00852980">
        <w:rPr>
          <w:u w:val="single"/>
        </w:rPr>
        <w:t>Study design</w:t>
      </w:r>
    </w:p>
    <w:p w14:paraId="184D249F" w14:textId="47B0D650" w:rsidR="00852980" w:rsidRDefault="0020145D" w:rsidP="006F3E62">
      <w:pPr>
        <w:spacing w:after="0" w:line="480" w:lineRule="auto"/>
        <w:ind w:firstLine="720"/>
      </w:pPr>
      <w:r>
        <w:t>COP-AF (clinicaltrials.gov; NCT03310125)</w:t>
      </w:r>
      <w:r w:rsidR="00852980" w:rsidRPr="00852980">
        <w:t xml:space="preserve"> is a randomized placebo-controlled </w:t>
      </w:r>
      <w:r>
        <w:t xml:space="preserve">clinical </w:t>
      </w:r>
      <w:r w:rsidR="00852980" w:rsidRPr="00852980">
        <w:t xml:space="preserve">trial. </w:t>
      </w:r>
      <w:r w:rsidR="004500A8">
        <w:t xml:space="preserve">The study was approved by local ethics committees and regulatory authorities in all involved jurisdictions. </w:t>
      </w:r>
      <w:r w:rsidR="006F3E62">
        <w:t>After providing</w:t>
      </w:r>
      <w:r w:rsidR="00FF7ECD">
        <w:t xml:space="preserve"> written</w:t>
      </w:r>
      <w:r w:rsidR="006F3E62">
        <w:t xml:space="preserve"> informed consent, e</w:t>
      </w:r>
      <w:r>
        <w:t>ligible p</w:t>
      </w:r>
      <w:r w:rsidR="00852980" w:rsidRPr="00852980">
        <w:t xml:space="preserve">atients </w:t>
      </w:r>
      <w:r>
        <w:t>are</w:t>
      </w:r>
      <w:r w:rsidR="00852980" w:rsidRPr="00852980">
        <w:t xml:space="preserve"> randomized to colchicine </w:t>
      </w:r>
      <w:r w:rsidR="006F3E62">
        <w:t xml:space="preserve">0.5mg twice daily </w:t>
      </w:r>
      <w:r w:rsidR="00852980" w:rsidRPr="00852980">
        <w:t>or placebo. Patients, healthcare providers, data collectors</w:t>
      </w:r>
      <w:r w:rsidR="00FF7ECD">
        <w:t xml:space="preserve"> and managers</w:t>
      </w:r>
      <w:r w:rsidR="00852980" w:rsidRPr="00852980">
        <w:t>, a</w:t>
      </w:r>
      <w:r w:rsidR="00FF7ECD">
        <w:t>s well as</w:t>
      </w:r>
      <w:r w:rsidR="00852980" w:rsidRPr="00852980">
        <w:t xml:space="preserve"> outcome adjudicators </w:t>
      </w:r>
      <w:r>
        <w:t>are</w:t>
      </w:r>
      <w:r w:rsidR="00852980" w:rsidRPr="00852980">
        <w:t xml:space="preserve"> blinded to study drug allocation. </w:t>
      </w:r>
      <w:r>
        <w:t xml:space="preserve">The </w:t>
      </w:r>
      <w:r w:rsidR="009D181C">
        <w:t xml:space="preserve">trial </w:t>
      </w:r>
      <w:r w:rsidR="00803D18">
        <w:t>involves</w:t>
      </w:r>
      <w:r>
        <w:t xml:space="preserve"> approximately </w:t>
      </w:r>
      <w:r w:rsidR="00597AC4">
        <w:t>40</w:t>
      </w:r>
      <w:r>
        <w:t xml:space="preserve"> sites </w:t>
      </w:r>
      <w:r w:rsidR="00C20EF0">
        <w:t>across</w:t>
      </w:r>
      <w:r>
        <w:t xml:space="preserve"> 11 countries. </w:t>
      </w:r>
      <w:r w:rsidR="006F3E62">
        <w:t>A flow diagram of t</w:t>
      </w:r>
      <w:r w:rsidR="00734642">
        <w:t xml:space="preserve">he study is </w:t>
      </w:r>
      <w:r w:rsidR="006F3E62">
        <w:t xml:space="preserve">provided </w:t>
      </w:r>
      <w:r w:rsidR="00734642">
        <w:t xml:space="preserve">in Figure 1. </w:t>
      </w:r>
    </w:p>
    <w:p w14:paraId="5329232E" w14:textId="77777777" w:rsidR="004F02E4" w:rsidRDefault="004F02E4">
      <w:pPr>
        <w:rPr>
          <w:b/>
        </w:rPr>
      </w:pPr>
      <w:r>
        <w:rPr>
          <w:b/>
        </w:rPr>
        <w:br w:type="page"/>
      </w:r>
    </w:p>
    <w:p w14:paraId="22E96973" w14:textId="6DA06316" w:rsidR="004F02E4" w:rsidRDefault="004F02E4" w:rsidP="004F02E4">
      <w:r w:rsidRPr="00241D0F">
        <w:rPr>
          <w:b/>
        </w:rPr>
        <w:lastRenderedPageBreak/>
        <w:t>Figure</w:t>
      </w:r>
      <w:r w:rsidR="0069444B">
        <w:rPr>
          <w:b/>
        </w:rPr>
        <w:t xml:space="preserve"> 1</w:t>
      </w:r>
      <w:r>
        <w:tab/>
        <w:t>Study flow chart</w:t>
      </w:r>
    </w:p>
    <w:p w14:paraId="6F7F19B8" w14:textId="77777777" w:rsidR="004F02E4" w:rsidRDefault="004F02E4" w:rsidP="004F02E4"/>
    <w:p w14:paraId="7A0AA9D7" w14:textId="77777777" w:rsidR="004F02E4" w:rsidRDefault="004F02E4" w:rsidP="004F02E4">
      <w:r>
        <w:rPr>
          <w:noProof/>
        </w:rPr>
        <w:drawing>
          <wp:inline distT="0" distB="0" distL="0" distR="0" wp14:anchorId="5B00B276" wp14:editId="4906F10C">
            <wp:extent cx="3707155" cy="4600575"/>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10733" cy="4605015"/>
                    </a:xfrm>
                    <a:prstGeom prst="rect">
                      <a:avLst/>
                    </a:prstGeom>
                    <a:noFill/>
                  </pic:spPr>
                </pic:pic>
              </a:graphicData>
            </a:graphic>
          </wp:inline>
        </w:drawing>
      </w:r>
    </w:p>
    <w:p w14:paraId="0622A302" w14:textId="77777777" w:rsidR="004F02E4" w:rsidRDefault="004F02E4" w:rsidP="004F02E4"/>
    <w:p w14:paraId="79D4279D" w14:textId="77777777" w:rsidR="004F02E4" w:rsidRDefault="004F02E4" w:rsidP="004F02E4">
      <w:r>
        <w:t xml:space="preserve">BID=Twice daily </w:t>
      </w:r>
    </w:p>
    <w:p w14:paraId="661A883D" w14:textId="77777777" w:rsidR="004F02E4" w:rsidRPr="00852980" w:rsidRDefault="004F02E4" w:rsidP="006F3E62">
      <w:pPr>
        <w:spacing w:after="0" w:line="480" w:lineRule="auto"/>
        <w:ind w:firstLine="720"/>
      </w:pPr>
    </w:p>
    <w:p w14:paraId="28D03AF0" w14:textId="77777777" w:rsidR="004F02E4" w:rsidRDefault="004F02E4">
      <w:pPr>
        <w:rPr>
          <w:u w:val="single"/>
        </w:rPr>
      </w:pPr>
      <w:r>
        <w:rPr>
          <w:u w:val="single"/>
        </w:rPr>
        <w:br w:type="page"/>
      </w:r>
    </w:p>
    <w:p w14:paraId="6282B4F0" w14:textId="6C378402" w:rsidR="00852980" w:rsidRPr="0020145D" w:rsidRDefault="0020145D" w:rsidP="00953DD8">
      <w:pPr>
        <w:spacing w:after="0" w:line="480" w:lineRule="auto"/>
        <w:rPr>
          <w:u w:val="single"/>
        </w:rPr>
      </w:pPr>
      <w:r w:rsidRPr="0020145D">
        <w:rPr>
          <w:u w:val="single"/>
        </w:rPr>
        <w:lastRenderedPageBreak/>
        <w:t>Study population</w:t>
      </w:r>
    </w:p>
    <w:p w14:paraId="4B643879" w14:textId="0FE48D12" w:rsidR="0020145D" w:rsidRDefault="0020145D" w:rsidP="00EF7AED">
      <w:pPr>
        <w:spacing w:after="0" w:line="480" w:lineRule="auto"/>
        <w:ind w:firstLine="720"/>
      </w:pPr>
      <w:r>
        <w:t xml:space="preserve">COP-AF </w:t>
      </w:r>
      <w:r w:rsidR="004500A8">
        <w:t>aims</w:t>
      </w:r>
      <w:r>
        <w:t xml:space="preserve"> </w:t>
      </w:r>
      <w:r w:rsidR="004500A8">
        <w:t xml:space="preserve">to </w:t>
      </w:r>
      <w:r>
        <w:t>enroll 3,200 patients</w:t>
      </w:r>
      <w:r w:rsidR="001046AF">
        <w:t xml:space="preserve"> and follow them for 14 days</w:t>
      </w:r>
      <w:r>
        <w:t xml:space="preserve">. Inclusion and exclusion criteria are listed in Table 1. </w:t>
      </w:r>
      <w:r w:rsidR="006F3E62">
        <w:t xml:space="preserve">Eligible patients </w:t>
      </w:r>
      <w:r w:rsidR="003C7392">
        <w:t xml:space="preserve">are </w:t>
      </w:r>
      <w:r w:rsidR="004500A8">
        <w:rPr>
          <w:rFonts w:cstheme="minorHAnsi"/>
        </w:rPr>
        <w:t xml:space="preserve">at least </w:t>
      </w:r>
      <w:r w:rsidR="009D181C">
        <w:t xml:space="preserve">55 years of age and </w:t>
      </w:r>
      <w:r w:rsidR="003C7392">
        <w:t xml:space="preserve">scheduled to undergo </w:t>
      </w:r>
      <w:r w:rsidR="00FF7ECD">
        <w:t xml:space="preserve">major </w:t>
      </w:r>
      <w:r w:rsidR="003C7392">
        <w:t>noncardiac thoracic surgery</w:t>
      </w:r>
      <w:r w:rsidR="00B5744D">
        <w:t xml:space="preserve"> with at least one overnight stay. </w:t>
      </w:r>
      <w:bookmarkStart w:id="8" w:name="_Hlk124418226"/>
      <w:r w:rsidR="00703DAB">
        <w:t xml:space="preserve">Patients with a </w:t>
      </w:r>
      <w:r w:rsidR="009D181C">
        <w:t xml:space="preserve">prior </w:t>
      </w:r>
      <w:r w:rsidR="00703DAB">
        <w:t xml:space="preserve">history of AF </w:t>
      </w:r>
      <w:r w:rsidR="004500A8">
        <w:t xml:space="preserve">or those undergoing minor procedures </w:t>
      </w:r>
      <w:r w:rsidR="00703DAB">
        <w:t xml:space="preserve">are excluded, as are patients </w:t>
      </w:r>
      <w:r w:rsidR="00FF7ECD">
        <w:t xml:space="preserve">currently taking </w:t>
      </w:r>
      <w:r w:rsidR="00C20EF0">
        <w:t xml:space="preserve">colchicine or those </w:t>
      </w:r>
      <w:r w:rsidR="00703DAB">
        <w:t xml:space="preserve">with a contraindication </w:t>
      </w:r>
      <w:r w:rsidR="00C20EF0">
        <w:t>to</w:t>
      </w:r>
      <w:r w:rsidR="00703DAB">
        <w:t xml:space="preserve"> colchicine (e.g., creatinine clearance &lt;30ml/min, drug interaction</w:t>
      </w:r>
      <w:r w:rsidR="00803D18">
        <w:t>s</w:t>
      </w:r>
      <w:r w:rsidR="00BE73AB">
        <w:t xml:space="preserve"> as listed in table 1</w:t>
      </w:r>
      <w:r w:rsidR="00703DAB">
        <w:t xml:space="preserve">). </w:t>
      </w:r>
      <w:bookmarkEnd w:id="8"/>
    </w:p>
    <w:p w14:paraId="1740FEAD" w14:textId="5771C68D" w:rsidR="00167658" w:rsidRDefault="00167658">
      <w:pPr>
        <w:rPr>
          <w:b/>
        </w:rPr>
      </w:pPr>
    </w:p>
    <w:p w14:paraId="1E71F4EC" w14:textId="5B1D89EC" w:rsidR="00167658" w:rsidRPr="004D0B8B" w:rsidRDefault="00167658" w:rsidP="00167658">
      <w:pPr>
        <w:rPr>
          <w:b/>
        </w:rPr>
      </w:pPr>
      <w:r w:rsidRPr="004D0B8B">
        <w:rPr>
          <w:b/>
        </w:rPr>
        <w:t>Table 1</w:t>
      </w:r>
      <w:r>
        <w:rPr>
          <w:b/>
        </w:rPr>
        <w:tab/>
      </w:r>
      <w:r w:rsidRPr="004D0B8B">
        <w:t>Eligibility criteria</w:t>
      </w:r>
    </w:p>
    <w:tbl>
      <w:tblPr>
        <w:tblStyle w:val="TableGrid1"/>
        <w:tblW w:w="0" w:type="auto"/>
        <w:tblLook w:val="04A0" w:firstRow="1" w:lastRow="0" w:firstColumn="1" w:lastColumn="0" w:noHBand="0" w:noVBand="1"/>
      </w:tblPr>
      <w:tblGrid>
        <w:gridCol w:w="9350"/>
      </w:tblGrid>
      <w:tr w:rsidR="00167658" w:rsidRPr="004D0B8B" w14:paraId="680A6BD1" w14:textId="77777777" w:rsidTr="00BA0E24">
        <w:tc>
          <w:tcPr>
            <w:tcW w:w="9350" w:type="dxa"/>
          </w:tcPr>
          <w:p w14:paraId="30C74763" w14:textId="77777777" w:rsidR="00167658" w:rsidRPr="004D0B8B" w:rsidRDefault="00167658" w:rsidP="00BA0E24">
            <w:pPr>
              <w:rPr>
                <w:rFonts w:cstheme="minorHAnsi"/>
                <w:lang w:val="en-CA"/>
              </w:rPr>
            </w:pPr>
            <w:r w:rsidRPr="004D0B8B">
              <w:rPr>
                <w:rFonts w:cstheme="minorHAnsi"/>
                <w:b/>
                <w:bCs/>
              </w:rPr>
              <w:t>Inclusion criteria</w:t>
            </w:r>
          </w:p>
        </w:tc>
      </w:tr>
      <w:tr w:rsidR="00167658" w:rsidRPr="004D0B8B" w14:paraId="4168547C" w14:textId="77777777" w:rsidTr="00BA0E24">
        <w:tc>
          <w:tcPr>
            <w:tcW w:w="9350" w:type="dxa"/>
          </w:tcPr>
          <w:p w14:paraId="72D71C5F" w14:textId="77777777" w:rsidR="00167658" w:rsidRPr="004D0B8B" w:rsidRDefault="00167658" w:rsidP="00BA0E24">
            <w:pPr>
              <w:rPr>
                <w:rFonts w:cstheme="minorHAnsi"/>
              </w:rPr>
            </w:pPr>
          </w:p>
        </w:tc>
      </w:tr>
      <w:tr w:rsidR="00167658" w:rsidRPr="004D0B8B" w14:paraId="2B6610F3" w14:textId="77777777" w:rsidTr="00BA0E24">
        <w:tc>
          <w:tcPr>
            <w:tcW w:w="9350" w:type="dxa"/>
          </w:tcPr>
          <w:p w14:paraId="5A7DE925" w14:textId="77777777" w:rsidR="00167658" w:rsidRPr="005339BB" w:rsidRDefault="00167658" w:rsidP="00167658">
            <w:pPr>
              <w:pStyle w:val="ListParagraph"/>
              <w:numPr>
                <w:ilvl w:val="0"/>
                <w:numId w:val="9"/>
              </w:numPr>
              <w:rPr>
                <w:rFonts w:cstheme="minorHAnsi"/>
              </w:rPr>
            </w:pPr>
            <w:r>
              <w:rPr>
                <w:rFonts w:cstheme="minorHAnsi"/>
                <w:lang w:val="en-CA"/>
              </w:rPr>
              <w:t>p</w:t>
            </w:r>
            <w:r w:rsidRPr="005339BB">
              <w:rPr>
                <w:rFonts w:cstheme="minorHAnsi"/>
                <w:lang w:val="en-CA"/>
              </w:rPr>
              <w:t>atient is undergoing thoracic surgery with general anesthesia;</w:t>
            </w:r>
          </w:p>
        </w:tc>
      </w:tr>
      <w:tr w:rsidR="00167658" w:rsidRPr="004D0B8B" w14:paraId="28BC97AD" w14:textId="77777777" w:rsidTr="00BA0E24">
        <w:tc>
          <w:tcPr>
            <w:tcW w:w="9350" w:type="dxa"/>
          </w:tcPr>
          <w:p w14:paraId="05A51252" w14:textId="77777777" w:rsidR="00167658" w:rsidRPr="005339BB" w:rsidRDefault="00167658" w:rsidP="00167658">
            <w:pPr>
              <w:pStyle w:val="ListParagraph"/>
              <w:numPr>
                <w:ilvl w:val="0"/>
                <w:numId w:val="9"/>
              </w:numPr>
              <w:rPr>
                <w:rFonts w:cstheme="minorHAnsi"/>
              </w:rPr>
            </w:pPr>
            <w:r>
              <w:rPr>
                <w:rFonts w:cstheme="minorHAnsi"/>
                <w:lang w:val="en-CA"/>
              </w:rPr>
              <w:t>p</w:t>
            </w:r>
            <w:r w:rsidRPr="005339BB">
              <w:rPr>
                <w:rFonts w:cstheme="minorHAnsi"/>
                <w:lang w:val="en-CA"/>
              </w:rPr>
              <w:t>atient is ≥55 years of age at the time of randomization;</w:t>
            </w:r>
          </w:p>
        </w:tc>
      </w:tr>
      <w:tr w:rsidR="00167658" w:rsidRPr="004D0B8B" w14:paraId="17B08B53" w14:textId="77777777" w:rsidTr="00BA0E24">
        <w:tc>
          <w:tcPr>
            <w:tcW w:w="9350" w:type="dxa"/>
          </w:tcPr>
          <w:p w14:paraId="6613910D" w14:textId="77777777" w:rsidR="00167658" w:rsidRPr="005339BB" w:rsidRDefault="00167658" w:rsidP="00167658">
            <w:pPr>
              <w:pStyle w:val="ListParagraph"/>
              <w:numPr>
                <w:ilvl w:val="0"/>
                <w:numId w:val="9"/>
              </w:numPr>
              <w:rPr>
                <w:rFonts w:cstheme="minorHAnsi"/>
              </w:rPr>
            </w:pPr>
            <w:r>
              <w:rPr>
                <w:rFonts w:cstheme="minorHAnsi"/>
                <w:lang w:val="en-CA"/>
              </w:rPr>
              <w:t>p</w:t>
            </w:r>
            <w:r w:rsidRPr="005339BB">
              <w:rPr>
                <w:rFonts w:cstheme="minorHAnsi"/>
                <w:lang w:val="en-CA"/>
              </w:rPr>
              <w:t xml:space="preserve">atient is expected to require at least an overnight hospital admission after </w:t>
            </w:r>
            <w:proofErr w:type="gramStart"/>
            <w:r w:rsidRPr="005339BB">
              <w:rPr>
                <w:rFonts w:cstheme="minorHAnsi"/>
                <w:lang w:val="en-CA"/>
              </w:rPr>
              <w:t xml:space="preserve">surgery; </w:t>
            </w:r>
            <w:r>
              <w:rPr>
                <w:rFonts w:cstheme="minorHAnsi"/>
                <w:lang w:val="en-CA"/>
              </w:rPr>
              <w:t xml:space="preserve"> AND</w:t>
            </w:r>
            <w:proofErr w:type="gramEnd"/>
          </w:p>
        </w:tc>
      </w:tr>
      <w:tr w:rsidR="00167658" w:rsidRPr="004D0B8B" w14:paraId="52C35706" w14:textId="77777777" w:rsidTr="00BA0E24">
        <w:tc>
          <w:tcPr>
            <w:tcW w:w="9350" w:type="dxa"/>
          </w:tcPr>
          <w:p w14:paraId="6ADD9C55" w14:textId="77777777" w:rsidR="00167658" w:rsidRPr="005339BB" w:rsidRDefault="00167658" w:rsidP="00167658">
            <w:pPr>
              <w:pStyle w:val="ListParagraph"/>
              <w:numPr>
                <w:ilvl w:val="0"/>
                <w:numId w:val="9"/>
              </w:numPr>
              <w:rPr>
                <w:rFonts w:cstheme="minorHAnsi"/>
              </w:rPr>
            </w:pPr>
            <w:r>
              <w:rPr>
                <w:rFonts w:cstheme="minorHAnsi"/>
                <w:lang w:val="en-CA"/>
              </w:rPr>
              <w:t>p</w:t>
            </w:r>
            <w:r w:rsidRPr="005339BB">
              <w:rPr>
                <w:rFonts w:cstheme="minorHAnsi"/>
                <w:lang w:val="en-CA"/>
              </w:rPr>
              <w:t xml:space="preserve">atient provides written informed consent to participate. </w:t>
            </w:r>
          </w:p>
        </w:tc>
      </w:tr>
      <w:tr w:rsidR="00167658" w:rsidRPr="004D0B8B" w14:paraId="153D9F75" w14:textId="77777777" w:rsidTr="00BA0E24">
        <w:tc>
          <w:tcPr>
            <w:tcW w:w="9350" w:type="dxa"/>
          </w:tcPr>
          <w:p w14:paraId="2AEE5B9F" w14:textId="77777777" w:rsidR="00167658" w:rsidRPr="004D0B8B" w:rsidRDefault="00167658" w:rsidP="00BA0E24">
            <w:pPr>
              <w:rPr>
                <w:rFonts w:cstheme="minorHAnsi"/>
                <w:bCs/>
              </w:rPr>
            </w:pPr>
          </w:p>
        </w:tc>
      </w:tr>
      <w:tr w:rsidR="00167658" w:rsidRPr="004D0B8B" w14:paraId="3F726C52" w14:textId="77777777" w:rsidTr="00BA0E24">
        <w:tc>
          <w:tcPr>
            <w:tcW w:w="9350" w:type="dxa"/>
          </w:tcPr>
          <w:p w14:paraId="781B03EC" w14:textId="77777777" w:rsidR="00167658" w:rsidRPr="004D0B8B" w:rsidRDefault="00167658" w:rsidP="00BA0E24">
            <w:pPr>
              <w:rPr>
                <w:rFonts w:cstheme="minorHAnsi"/>
              </w:rPr>
            </w:pPr>
            <w:r w:rsidRPr="004D0B8B">
              <w:rPr>
                <w:rFonts w:cstheme="minorHAnsi"/>
                <w:b/>
                <w:bCs/>
              </w:rPr>
              <w:t>Exclusion criteria</w:t>
            </w:r>
          </w:p>
        </w:tc>
      </w:tr>
      <w:tr w:rsidR="00167658" w:rsidRPr="004D0B8B" w14:paraId="0C75FBE3" w14:textId="77777777" w:rsidTr="00BA0E24">
        <w:tc>
          <w:tcPr>
            <w:tcW w:w="9350" w:type="dxa"/>
          </w:tcPr>
          <w:p w14:paraId="23B25BBC" w14:textId="77777777" w:rsidR="00167658" w:rsidRPr="004D0B8B" w:rsidRDefault="00167658" w:rsidP="00BA0E24">
            <w:pPr>
              <w:rPr>
                <w:rFonts w:cstheme="minorHAnsi"/>
              </w:rPr>
            </w:pPr>
          </w:p>
        </w:tc>
      </w:tr>
      <w:tr w:rsidR="00167658" w:rsidRPr="004D0B8B" w14:paraId="15919734" w14:textId="77777777" w:rsidTr="00BA0E24">
        <w:tc>
          <w:tcPr>
            <w:tcW w:w="9350" w:type="dxa"/>
          </w:tcPr>
          <w:p w14:paraId="254CFCF9" w14:textId="77777777" w:rsidR="00167658" w:rsidRPr="005339BB" w:rsidRDefault="00167658" w:rsidP="00167658">
            <w:pPr>
              <w:pStyle w:val="ListParagraph"/>
              <w:numPr>
                <w:ilvl w:val="0"/>
                <w:numId w:val="10"/>
              </w:numPr>
              <w:rPr>
                <w:rFonts w:cstheme="minorHAnsi"/>
                <w:lang w:val="en-CA"/>
              </w:rPr>
            </w:pPr>
            <w:r w:rsidRPr="005339BB">
              <w:rPr>
                <w:rFonts w:cstheme="minorHAnsi"/>
                <w:lang w:val="en-CA"/>
              </w:rPr>
              <w:t xml:space="preserve">patients with a prior history of documented </w:t>
            </w:r>
            <w:r>
              <w:rPr>
                <w:rFonts w:cstheme="minorHAnsi"/>
                <w:lang w:val="en-CA"/>
              </w:rPr>
              <w:t>atrial fibrillation</w:t>
            </w:r>
            <w:r w:rsidRPr="005339BB">
              <w:rPr>
                <w:rFonts w:cstheme="minorHAnsi"/>
                <w:lang w:val="en-CA"/>
              </w:rPr>
              <w:t>;</w:t>
            </w:r>
          </w:p>
        </w:tc>
      </w:tr>
      <w:tr w:rsidR="00167658" w:rsidRPr="004D0B8B" w14:paraId="136121EC" w14:textId="77777777" w:rsidTr="00BA0E24">
        <w:tc>
          <w:tcPr>
            <w:tcW w:w="9350" w:type="dxa"/>
          </w:tcPr>
          <w:p w14:paraId="0D6268F4" w14:textId="77777777" w:rsidR="00167658" w:rsidRPr="005339BB" w:rsidRDefault="00167658" w:rsidP="00167658">
            <w:pPr>
              <w:pStyle w:val="ListParagraph"/>
              <w:numPr>
                <w:ilvl w:val="0"/>
                <w:numId w:val="10"/>
              </w:numPr>
              <w:rPr>
                <w:rFonts w:cstheme="minorHAnsi"/>
                <w:lang w:val="en-CA"/>
              </w:rPr>
            </w:pPr>
            <w:r w:rsidRPr="005339BB">
              <w:rPr>
                <w:rFonts w:cstheme="minorHAnsi"/>
                <w:lang w:val="en-CA"/>
              </w:rPr>
              <w:t>patients currently taking anti-arrhythmic medication other than β-blockers, calcium channels blockers or digoxin;</w:t>
            </w:r>
          </w:p>
        </w:tc>
      </w:tr>
      <w:tr w:rsidR="00167658" w:rsidRPr="004D0B8B" w14:paraId="2D65949D" w14:textId="77777777" w:rsidTr="00BA0E24">
        <w:tc>
          <w:tcPr>
            <w:tcW w:w="9350" w:type="dxa"/>
          </w:tcPr>
          <w:p w14:paraId="105F26F1" w14:textId="77777777" w:rsidR="00167658" w:rsidRPr="005339BB" w:rsidRDefault="00167658" w:rsidP="00167658">
            <w:pPr>
              <w:pStyle w:val="ListParagraph"/>
              <w:numPr>
                <w:ilvl w:val="0"/>
                <w:numId w:val="10"/>
              </w:numPr>
              <w:rPr>
                <w:rFonts w:cstheme="minorHAnsi"/>
                <w:lang w:val="en-CA"/>
              </w:rPr>
            </w:pPr>
            <w:r w:rsidRPr="005339BB">
              <w:rPr>
                <w:rFonts w:cstheme="minorHAnsi"/>
                <w:lang w:val="en-CA"/>
              </w:rPr>
              <w:t>patients undergoing minor thoracic interventions/procedures (</w:t>
            </w:r>
            <w:r>
              <w:rPr>
                <w:rFonts w:cstheme="minorHAnsi"/>
                <w:lang w:val="en-CA"/>
              </w:rPr>
              <w:t>e</w:t>
            </w:r>
            <w:r w:rsidRPr="005339BB">
              <w:rPr>
                <w:rFonts w:cstheme="minorHAnsi"/>
                <w:lang w:val="en-CA"/>
              </w:rPr>
              <w:t>.</w:t>
            </w:r>
            <w:r>
              <w:rPr>
                <w:rFonts w:cstheme="minorHAnsi"/>
                <w:lang w:val="en-CA"/>
              </w:rPr>
              <w:t>g</w:t>
            </w:r>
            <w:r w:rsidRPr="005339BB">
              <w:rPr>
                <w:rFonts w:cstheme="minorHAnsi"/>
                <w:lang w:val="en-CA"/>
              </w:rPr>
              <w:t>.,</w:t>
            </w:r>
            <w:r>
              <w:rPr>
                <w:rFonts w:cstheme="minorHAnsi"/>
                <w:lang w:val="en-CA"/>
              </w:rPr>
              <w:t xml:space="preserve"> isolated</w:t>
            </w:r>
            <w:r w:rsidRPr="005339BB">
              <w:rPr>
                <w:rFonts w:cstheme="minorHAnsi"/>
                <w:lang w:val="en-CA"/>
              </w:rPr>
              <w:t xml:space="preserve"> thoracoscopic lung wedge resection</w:t>
            </w:r>
            <w:r>
              <w:rPr>
                <w:rFonts w:cstheme="minorHAnsi"/>
                <w:lang w:val="en-CA"/>
              </w:rPr>
              <w:t>,</w:t>
            </w:r>
            <w:r w:rsidRPr="005339BB">
              <w:rPr>
                <w:rFonts w:cstheme="minorHAnsi"/>
                <w:lang w:val="en-CA"/>
              </w:rPr>
              <w:t xml:space="preserve"> minor chest-wall surgeries, chest tube insertions, or needle pleural/lung biopsies);</w:t>
            </w:r>
          </w:p>
        </w:tc>
      </w:tr>
      <w:tr w:rsidR="00167658" w:rsidRPr="004D0B8B" w14:paraId="6A041591" w14:textId="77777777" w:rsidTr="00BA0E24">
        <w:tc>
          <w:tcPr>
            <w:tcW w:w="9350" w:type="dxa"/>
          </w:tcPr>
          <w:p w14:paraId="2D031331" w14:textId="77777777" w:rsidR="00167658" w:rsidRPr="005339BB" w:rsidRDefault="00167658" w:rsidP="00167658">
            <w:pPr>
              <w:pStyle w:val="ListParagraph"/>
              <w:numPr>
                <w:ilvl w:val="0"/>
                <w:numId w:val="10"/>
              </w:numPr>
              <w:rPr>
                <w:rFonts w:cstheme="minorHAnsi"/>
                <w:lang w:val="en-CA"/>
              </w:rPr>
            </w:pPr>
            <w:r w:rsidRPr="005339BB">
              <w:rPr>
                <w:rFonts w:cstheme="minorHAnsi"/>
                <w:lang w:val="en-CA"/>
              </w:rPr>
              <w:t>patients with contraindications to colchicine (</w:t>
            </w:r>
            <w:r>
              <w:rPr>
                <w:rFonts w:cstheme="minorHAnsi"/>
                <w:lang w:val="en-CA"/>
              </w:rPr>
              <w:t>e</w:t>
            </w:r>
            <w:r w:rsidRPr="005339BB">
              <w:rPr>
                <w:rFonts w:cstheme="minorHAnsi"/>
                <w:lang w:val="en-CA"/>
              </w:rPr>
              <w:t>.</w:t>
            </w:r>
            <w:r>
              <w:rPr>
                <w:rFonts w:cstheme="minorHAnsi"/>
                <w:lang w:val="en-CA"/>
              </w:rPr>
              <w:t>g</w:t>
            </w:r>
            <w:r w:rsidRPr="005339BB">
              <w:rPr>
                <w:rFonts w:cstheme="minorHAnsi"/>
                <w:lang w:val="en-CA"/>
              </w:rPr>
              <w:t xml:space="preserve">., allergy to colchicine, myelodysplastic disorders, or an estimated glomerular filtration rate &lt;30 mL/min/1.73m); </w:t>
            </w:r>
          </w:p>
        </w:tc>
      </w:tr>
      <w:tr w:rsidR="00167658" w:rsidRPr="004D0B8B" w14:paraId="06520420" w14:textId="77777777" w:rsidTr="00BA0E24">
        <w:tc>
          <w:tcPr>
            <w:tcW w:w="9350" w:type="dxa"/>
          </w:tcPr>
          <w:p w14:paraId="39BC428E" w14:textId="77777777" w:rsidR="00167658" w:rsidRPr="005339BB" w:rsidRDefault="00167658" w:rsidP="00167658">
            <w:pPr>
              <w:pStyle w:val="ListParagraph"/>
              <w:numPr>
                <w:ilvl w:val="0"/>
                <w:numId w:val="10"/>
              </w:numPr>
              <w:rPr>
                <w:rFonts w:cstheme="minorHAnsi"/>
                <w:lang w:val="en-CA"/>
              </w:rPr>
            </w:pPr>
            <w:r w:rsidRPr="005339BB">
              <w:rPr>
                <w:rFonts w:cstheme="minorHAnsi"/>
                <w:lang w:val="en-CA"/>
              </w:rPr>
              <w:t xml:space="preserve">patients not expected to take oral medications for &gt;24 hours after surgery (e.g., esophagectomy); </w:t>
            </w:r>
          </w:p>
        </w:tc>
      </w:tr>
      <w:tr w:rsidR="00167658" w:rsidRPr="004D0B8B" w14:paraId="0A53EA77" w14:textId="77777777" w:rsidTr="00BA0E24">
        <w:tc>
          <w:tcPr>
            <w:tcW w:w="9350" w:type="dxa"/>
          </w:tcPr>
          <w:p w14:paraId="1374FE7E" w14:textId="77777777" w:rsidR="00167658" w:rsidRPr="005339BB" w:rsidRDefault="00167658" w:rsidP="00167658">
            <w:pPr>
              <w:pStyle w:val="ListParagraph"/>
              <w:numPr>
                <w:ilvl w:val="0"/>
                <w:numId w:val="10"/>
              </w:numPr>
              <w:rPr>
                <w:rFonts w:cstheme="minorHAnsi"/>
                <w:lang w:val="en-CA"/>
              </w:rPr>
            </w:pPr>
            <w:r w:rsidRPr="005339BB">
              <w:rPr>
                <w:rFonts w:cstheme="minorHAnsi"/>
                <w:lang w:val="en-CA"/>
              </w:rPr>
              <w:t>patients scheduled for lung transplantation;</w:t>
            </w:r>
          </w:p>
        </w:tc>
      </w:tr>
      <w:tr w:rsidR="00167658" w:rsidRPr="004D0B8B" w14:paraId="211FE9EE" w14:textId="77777777" w:rsidTr="00BA0E24">
        <w:tc>
          <w:tcPr>
            <w:tcW w:w="9350" w:type="dxa"/>
          </w:tcPr>
          <w:p w14:paraId="50567DAB" w14:textId="77777777" w:rsidR="00167658" w:rsidRPr="005339BB" w:rsidRDefault="00167658" w:rsidP="00167658">
            <w:pPr>
              <w:pStyle w:val="ListParagraph"/>
              <w:numPr>
                <w:ilvl w:val="0"/>
                <w:numId w:val="10"/>
              </w:numPr>
              <w:rPr>
                <w:rFonts w:cstheme="minorHAnsi"/>
                <w:lang w:val="en-CA"/>
              </w:rPr>
            </w:pPr>
            <w:r w:rsidRPr="005339BB">
              <w:rPr>
                <w:rFonts w:cstheme="minorHAnsi"/>
                <w:lang w:val="en-CA"/>
              </w:rPr>
              <w:t>patients currently taking non-study colchicine before surgery;</w:t>
            </w:r>
          </w:p>
        </w:tc>
      </w:tr>
      <w:tr w:rsidR="00167658" w:rsidRPr="004D0B8B" w14:paraId="158BD5DB" w14:textId="77777777" w:rsidTr="00BA0E24">
        <w:tc>
          <w:tcPr>
            <w:tcW w:w="9350" w:type="dxa"/>
          </w:tcPr>
          <w:p w14:paraId="605E1D03" w14:textId="77777777" w:rsidR="00167658" w:rsidRPr="005339BB" w:rsidRDefault="00167658" w:rsidP="00167658">
            <w:pPr>
              <w:pStyle w:val="ListParagraph"/>
              <w:numPr>
                <w:ilvl w:val="0"/>
                <w:numId w:val="10"/>
              </w:numPr>
              <w:rPr>
                <w:rFonts w:cstheme="minorHAnsi"/>
                <w:lang w:val="en-CA"/>
              </w:rPr>
            </w:pPr>
            <w:r w:rsidRPr="005339BB">
              <w:rPr>
                <w:rFonts w:cstheme="minorHAnsi"/>
                <w:lang w:val="en-CA"/>
              </w:rPr>
              <w:t xml:space="preserve">patients with severe hepatic dysfunction; </w:t>
            </w:r>
          </w:p>
        </w:tc>
      </w:tr>
      <w:tr w:rsidR="00167658" w:rsidRPr="004D0B8B" w14:paraId="51DBD0D9" w14:textId="77777777" w:rsidTr="00BA0E24">
        <w:tc>
          <w:tcPr>
            <w:tcW w:w="9350" w:type="dxa"/>
          </w:tcPr>
          <w:p w14:paraId="3097FD43" w14:textId="77777777" w:rsidR="00167658" w:rsidRPr="005339BB" w:rsidRDefault="00167658" w:rsidP="00167658">
            <w:pPr>
              <w:pStyle w:val="ListParagraph"/>
              <w:numPr>
                <w:ilvl w:val="0"/>
                <w:numId w:val="10"/>
              </w:numPr>
              <w:rPr>
                <w:rFonts w:cstheme="minorHAnsi"/>
                <w:lang w:val="en-CA"/>
              </w:rPr>
            </w:pPr>
            <w:r w:rsidRPr="005339BB">
              <w:rPr>
                <w:rFonts w:cstheme="minorHAnsi"/>
                <w:lang w:val="en-CA"/>
              </w:rPr>
              <w:t xml:space="preserve">patients with aplastic anemia; </w:t>
            </w:r>
          </w:p>
        </w:tc>
      </w:tr>
      <w:tr w:rsidR="00167658" w:rsidRPr="004D0B8B" w14:paraId="78AFE0A1" w14:textId="77777777" w:rsidTr="00BA0E24">
        <w:tc>
          <w:tcPr>
            <w:tcW w:w="9350" w:type="dxa"/>
          </w:tcPr>
          <w:p w14:paraId="78E8090B" w14:textId="77777777" w:rsidR="00167658" w:rsidRPr="005339BB" w:rsidRDefault="00167658" w:rsidP="00167658">
            <w:pPr>
              <w:pStyle w:val="ListParagraph"/>
              <w:numPr>
                <w:ilvl w:val="0"/>
                <w:numId w:val="10"/>
              </w:numPr>
              <w:rPr>
                <w:rFonts w:cstheme="minorHAnsi"/>
                <w:lang w:val="en-CA"/>
              </w:rPr>
            </w:pPr>
            <w:r w:rsidRPr="005339BB">
              <w:rPr>
                <w:rFonts w:cstheme="minorHAnsi"/>
                <w:lang w:val="en-CA"/>
              </w:rPr>
              <w:t>women of childbearing potential who are not taking effective contraception, pregnant or breast-feeding;</w:t>
            </w:r>
          </w:p>
        </w:tc>
      </w:tr>
      <w:tr w:rsidR="00167658" w:rsidRPr="004D0B8B" w14:paraId="35E34C27" w14:textId="77777777" w:rsidTr="00BA0E24">
        <w:tc>
          <w:tcPr>
            <w:tcW w:w="9350" w:type="dxa"/>
          </w:tcPr>
          <w:p w14:paraId="0E498796" w14:textId="77777777" w:rsidR="00167658" w:rsidRPr="005339BB" w:rsidRDefault="00167658" w:rsidP="00167658">
            <w:pPr>
              <w:pStyle w:val="ListParagraph"/>
              <w:numPr>
                <w:ilvl w:val="0"/>
                <w:numId w:val="10"/>
              </w:numPr>
              <w:rPr>
                <w:rFonts w:cstheme="minorHAnsi"/>
                <w:lang w:val="en-CA"/>
              </w:rPr>
            </w:pPr>
            <w:r w:rsidRPr="005339BB">
              <w:rPr>
                <w:rFonts w:cstheme="minorHAnsi"/>
                <w:lang w:val="en-CA"/>
              </w:rPr>
              <w:t xml:space="preserve">patients who took within the last 14 days or scheduled to take during the first 10 days after surgery clarithromycin, erythromycin, telithromycin, cyclosporine, ketoconazole, or itraconazole; </w:t>
            </w:r>
            <w:r>
              <w:rPr>
                <w:rFonts w:cstheme="minorHAnsi"/>
                <w:lang w:val="en-CA"/>
              </w:rPr>
              <w:t>OR</w:t>
            </w:r>
          </w:p>
        </w:tc>
      </w:tr>
      <w:tr w:rsidR="00167658" w:rsidRPr="004D0B8B" w14:paraId="05BD439B" w14:textId="77777777" w:rsidTr="00BA0E24">
        <w:tc>
          <w:tcPr>
            <w:tcW w:w="9350" w:type="dxa"/>
          </w:tcPr>
          <w:p w14:paraId="6BED32A8" w14:textId="77777777" w:rsidR="00167658" w:rsidRPr="005339BB" w:rsidRDefault="00167658" w:rsidP="00167658">
            <w:pPr>
              <w:pStyle w:val="ListParagraph"/>
              <w:numPr>
                <w:ilvl w:val="0"/>
                <w:numId w:val="10"/>
              </w:numPr>
              <w:rPr>
                <w:rFonts w:cstheme="minorHAnsi"/>
                <w:lang w:val="en-CA"/>
              </w:rPr>
            </w:pPr>
            <w:r w:rsidRPr="005339BB">
              <w:rPr>
                <w:rFonts w:cstheme="minorHAnsi"/>
                <w:lang w:val="en-CA"/>
              </w:rPr>
              <w:t>HIV patients treated with antiretroviral therapy</w:t>
            </w:r>
            <w:r>
              <w:rPr>
                <w:rFonts w:cstheme="minorHAnsi"/>
                <w:lang w:val="en-CA"/>
              </w:rPr>
              <w:t xml:space="preserve">. </w:t>
            </w:r>
          </w:p>
        </w:tc>
      </w:tr>
    </w:tbl>
    <w:p w14:paraId="1AE194FE" w14:textId="42DB065C" w:rsidR="00167658" w:rsidRDefault="00167658" w:rsidP="00167658"/>
    <w:p w14:paraId="06886158" w14:textId="77777777" w:rsidR="0020145D" w:rsidRPr="0020145D" w:rsidRDefault="0020145D" w:rsidP="00953DD8">
      <w:pPr>
        <w:spacing w:after="0" w:line="480" w:lineRule="auto"/>
        <w:rPr>
          <w:u w:val="single"/>
        </w:rPr>
      </w:pPr>
      <w:r w:rsidRPr="0020145D">
        <w:rPr>
          <w:u w:val="single"/>
        </w:rPr>
        <w:lastRenderedPageBreak/>
        <w:t xml:space="preserve">Randomization, </w:t>
      </w:r>
      <w:r>
        <w:rPr>
          <w:u w:val="single"/>
        </w:rPr>
        <w:t>intervention</w:t>
      </w:r>
      <w:r w:rsidRPr="0020145D">
        <w:rPr>
          <w:u w:val="single"/>
        </w:rPr>
        <w:t xml:space="preserve"> and follow-up</w:t>
      </w:r>
    </w:p>
    <w:p w14:paraId="390B2611" w14:textId="3CB12CDE" w:rsidR="0020145D" w:rsidRPr="0020145D" w:rsidRDefault="004500A8" w:rsidP="00EF7AED">
      <w:pPr>
        <w:spacing w:after="0" w:line="480" w:lineRule="auto"/>
        <w:ind w:firstLine="720"/>
      </w:pPr>
      <w:r>
        <w:t>E</w:t>
      </w:r>
      <w:r w:rsidR="0020145D" w:rsidRPr="0020145D">
        <w:t xml:space="preserve">ligible patients </w:t>
      </w:r>
      <w:r w:rsidR="002715C8">
        <w:t>who provide</w:t>
      </w:r>
      <w:r w:rsidR="0020145D" w:rsidRPr="0020145D">
        <w:t xml:space="preserve"> written informed consent </w:t>
      </w:r>
      <w:r w:rsidR="00C20EF0">
        <w:t>are</w:t>
      </w:r>
      <w:r w:rsidR="0020145D" w:rsidRPr="0020145D">
        <w:t xml:space="preserve"> randomized </w:t>
      </w:r>
      <w:r w:rsidR="009D181C">
        <w:t>before</w:t>
      </w:r>
      <w:r w:rsidR="0020145D" w:rsidRPr="0020145D">
        <w:t xml:space="preserve"> surgery. </w:t>
      </w:r>
      <w:r w:rsidR="006F3E62">
        <w:t>Randomization occurs</w:t>
      </w:r>
      <w:r w:rsidR="0020145D" w:rsidRPr="0020145D">
        <w:t xml:space="preserve"> via a 24-hour interactive web-based system maintained by the coordinating </w:t>
      </w:r>
      <w:r w:rsidR="00734642" w:rsidRPr="0020145D">
        <w:t>center</w:t>
      </w:r>
      <w:r w:rsidR="0020145D" w:rsidRPr="0020145D">
        <w:t xml:space="preserve"> at the Population Health Research Institute</w:t>
      </w:r>
      <w:r w:rsidR="006F3E62">
        <w:t>, McMaster University, Hamilton, Canada</w:t>
      </w:r>
      <w:r w:rsidR="0020145D" w:rsidRPr="0020145D">
        <w:t xml:space="preserve">. Patients </w:t>
      </w:r>
      <w:r w:rsidR="00C20EF0">
        <w:t>are</w:t>
      </w:r>
      <w:r w:rsidR="0020145D" w:rsidRPr="0020145D">
        <w:t xml:space="preserve"> randomized in a 1:1 ratio to colchicine or placebo. Randomization </w:t>
      </w:r>
      <w:r w:rsidR="00C20EF0">
        <w:t>is</w:t>
      </w:r>
      <w:r w:rsidR="0020145D" w:rsidRPr="0020145D">
        <w:t xml:space="preserve"> stratified by </w:t>
      </w:r>
      <w:r w:rsidR="00734642" w:rsidRPr="0020145D">
        <w:t>center</w:t>
      </w:r>
      <w:r w:rsidR="0020145D" w:rsidRPr="0020145D">
        <w:t xml:space="preserve"> with </w:t>
      </w:r>
      <w:r w:rsidR="004B73BC">
        <w:t xml:space="preserve">variable </w:t>
      </w:r>
      <w:r w:rsidR="0020145D" w:rsidRPr="0020145D">
        <w:t>block sizes</w:t>
      </w:r>
      <w:r w:rsidR="004B73BC">
        <w:t xml:space="preserve"> that</w:t>
      </w:r>
      <w:r w:rsidR="0020145D" w:rsidRPr="0020145D">
        <w:t xml:space="preserve"> </w:t>
      </w:r>
      <w:r w:rsidR="00C20EF0">
        <w:t>are</w:t>
      </w:r>
      <w:r w:rsidR="0020145D" w:rsidRPr="0020145D">
        <w:t xml:space="preserve"> unknown to site personnel.</w:t>
      </w:r>
    </w:p>
    <w:p w14:paraId="7BC01D62" w14:textId="3DF3B624" w:rsidR="0020145D" w:rsidRPr="0020145D" w:rsidRDefault="00C20EF0" w:rsidP="004B59CF">
      <w:pPr>
        <w:spacing w:after="0" w:line="480" w:lineRule="auto"/>
        <w:ind w:firstLine="720"/>
        <w:rPr>
          <w:lang w:val="en-CA"/>
        </w:rPr>
      </w:pPr>
      <w:bookmarkStart w:id="9" w:name="_Hlk124170487"/>
      <w:r>
        <w:rPr>
          <w:lang w:val="en-CA"/>
        </w:rPr>
        <w:t>The first dose of o</w:t>
      </w:r>
      <w:r w:rsidR="0020145D" w:rsidRPr="0020145D">
        <w:rPr>
          <w:lang w:val="en-CA"/>
        </w:rPr>
        <w:t>r</w:t>
      </w:r>
      <w:r w:rsidR="0020145D" w:rsidRPr="0020145D">
        <w:t>al colchicine</w:t>
      </w:r>
      <w:r w:rsidR="004B73BC">
        <w:t>,</w:t>
      </w:r>
      <w:r w:rsidR="0020145D" w:rsidRPr="0020145D">
        <w:t xml:space="preserve"> at a dose of 0.5 mg</w:t>
      </w:r>
      <w:r w:rsidR="004B73BC">
        <w:t>,</w:t>
      </w:r>
      <w:r w:rsidR="0020145D" w:rsidRPr="0020145D">
        <w:t xml:space="preserve"> or matching placebo </w:t>
      </w:r>
      <w:r>
        <w:t>is</w:t>
      </w:r>
      <w:r w:rsidR="0020145D" w:rsidRPr="0020145D">
        <w:t xml:space="preserve"> given </w:t>
      </w:r>
      <w:r w:rsidR="008A750A">
        <w:t xml:space="preserve">preoperatively </w:t>
      </w:r>
      <w:r w:rsidR="0020145D" w:rsidRPr="0020145D">
        <w:t xml:space="preserve">within 4 hours </w:t>
      </w:r>
      <w:r w:rsidR="008A750A">
        <w:t>of</w:t>
      </w:r>
      <w:r w:rsidR="0020145D" w:rsidRPr="0020145D">
        <w:t xml:space="preserve"> surgery. </w:t>
      </w:r>
      <w:r w:rsidR="00F12DFD">
        <w:t xml:space="preserve">This </w:t>
      </w:r>
      <w:r w:rsidR="006C062D">
        <w:t>timing</w:t>
      </w:r>
      <w:r w:rsidR="00F12DFD">
        <w:t xml:space="preserve"> was chosen </w:t>
      </w:r>
      <w:r w:rsidR="009B2D9A">
        <w:t>because it</w:t>
      </w:r>
      <w:r w:rsidR="00F12DFD">
        <w:t xml:space="preserve"> increase</w:t>
      </w:r>
      <w:r w:rsidR="009B2D9A">
        <w:t>s</w:t>
      </w:r>
      <w:r w:rsidR="00F12DFD">
        <w:t xml:space="preserve"> the feasibility of the trial, because </w:t>
      </w:r>
      <w:r w:rsidR="00F12DFD" w:rsidRPr="00F12DFD">
        <w:rPr>
          <w:lang w:val="en-CA"/>
        </w:rPr>
        <w:t xml:space="preserve">patients undergoing pulmonary vein isolation had an early </w:t>
      </w:r>
      <w:r w:rsidR="00F12DFD">
        <w:rPr>
          <w:lang w:val="en-CA"/>
        </w:rPr>
        <w:t xml:space="preserve">reduction in </w:t>
      </w:r>
      <w:r w:rsidR="00F12DFD" w:rsidRPr="00F12DFD">
        <w:rPr>
          <w:lang w:val="en-CA"/>
        </w:rPr>
        <w:t xml:space="preserve">AF recurrence </w:t>
      </w:r>
      <w:r w:rsidR="00F12DFD">
        <w:rPr>
          <w:lang w:val="en-CA"/>
        </w:rPr>
        <w:t xml:space="preserve">when </w:t>
      </w:r>
      <w:r w:rsidR="00F12DFD" w:rsidRPr="00F12DFD">
        <w:rPr>
          <w:lang w:val="en-CA"/>
        </w:rPr>
        <w:t xml:space="preserve">colchicine was initiated on the day of the intervention </w:t>
      </w:r>
      <w:r w:rsidR="00F12DFD" w:rsidRPr="00F12DFD">
        <w:rPr>
          <w:lang w:val="en-CA"/>
        </w:rPr>
        <w:fldChar w:fldCharType="begin">
          <w:fldData xml:space="preserve">PEVuZE5vdGU+PENpdGU+PEF1dGhvcj5EZWZ0ZXJlb3M8L0F1dGhvcj48WWVhcj4yMDEyPC9ZZWFy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</w:fldData>
        </w:fldChar>
      </w:r>
      <w:r w:rsidR="0033485B">
        <w:rPr>
          <w:lang w:val="en-CA"/>
        </w:rPr>
        <w:instrText xml:space="preserve"> ADDIN EN.CITE </w:instrText>
      </w:r>
      <w:r w:rsidR="0033485B">
        <w:rPr>
          <w:lang w:val="en-CA"/>
        </w:rPr>
        <w:fldChar w:fldCharType="begin">
          <w:fldData xml:space="preserve">PEVuZE5vdGU+PENpdGU+PEF1dGhvcj5EZWZ0ZXJlb3M8L0F1dGhvcj48WWVhcj4yMDEyPC9ZZWFy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</w:fldData>
        </w:fldChar>
      </w:r>
      <w:r w:rsidR="0033485B">
        <w:rPr>
          <w:lang w:val="en-CA"/>
        </w:rPr>
        <w:instrText xml:space="preserve"> ADDIN EN.CITE.DATA </w:instrText>
      </w:r>
      <w:r w:rsidR="0033485B">
        <w:rPr>
          <w:lang w:val="en-CA"/>
        </w:rPr>
      </w:r>
      <w:r w:rsidR="0033485B">
        <w:rPr>
          <w:lang w:val="en-CA"/>
        </w:rPr>
        <w:fldChar w:fldCharType="end"/>
      </w:r>
      <w:r w:rsidR="00F12DFD" w:rsidRPr="00F12DFD">
        <w:rPr>
          <w:lang w:val="en-CA"/>
        </w:rPr>
      </w:r>
      <w:r w:rsidR="00F12DFD" w:rsidRPr="00F12DFD">
        <w:rPr>
          <w:lang w:val="en-CA"/>
        </w:rPr>
        <w:fldChar w:fldCharType="separate"/>
      </w:r>
      <w:r w:rsidR="0033485B">
        <w:rPr>
          <w:noProof/>
          <w:lang w:val="en-CA"/>
        </w:rPr>
        <w:t>(46)</w:t>
      </w:r>
      <w:r w:rsidR="00F12DFD" w:rsidRPr="00F12DFD">
        <w:fldChar w:fldCharType="end"/>
      </w:r>
      <w:r w:rsidR="00F12DFD">
        <w:rPr>
          <w:lang w:val="en-CA"/>
        </w:rPr>
        <w:t>, and because</w:t>
      </w:r>
      <w:r w:rsidR="00F12DFD" w:rsidRPr="00F12DFD">
        <w:rPr>
          <w:lang w:val="en-CA"/>
        </w:rPr>
        <w:t xml:space="preserve"> pharmacokinetic data show</w:t>
      </w:r>
      <w:r w:rsidR="00F12DFD">
        <w:rPr>
          <w:lang w:val="en-CA"/>
        </w:rPr>
        <w:t>ed</w:t>
      </w:r>
      <w:r w:rsidR="00F12DFD" w:rsidRPr="00F12DFD">
        <w:rPr>
          <w:lang w:val="en-CA"/>
        </w:rPr>
        <w:t xml:space="preserve"> peak colchicine blood levels after a single dose of 0.6 mg of colchicine within 1-2 hours, suggesting rapid onset of action </w:t>
      </w:r>
      <w:r w:rsidR="00F12DFD" w:rsidRPr="00F12DFD">
        <w:rPr>
          <w:lang w:val="en-CA"/>
        </w:rPr>
        <w:fldChar w:fldCharType="begin">
          <w:fldData xml:space="preserve">PEVuZE5vdGU+PENpdGU+PEF1dGhvcj5UZXJrZWx0YXViPC9BdXRob3I+PFllYXI+MjAxMDwvWWVh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</w:fldData>
        </w:fldChar>
      </w:r>
      <w:r w:rsidR="0033485B">
        <w:rPr>
          <w:lang w:val="en-CA"/>
        </w:rPr>
        <w:instrText xml:space="preserve"> ADDIN EN.CITE </w:instrText>
      </w:r>
      <w:r w:rsidR="0033485B">
        <w:rPr>
          <w:lang w:val="en-CA"/>
        </w:rPr>
        <w:fldChar w:fldCharType="begin">
          <w:fldData xml:space="preserve">PEVuZE5vdGU+PENpdGU+PEF1dGhvcj5UZXJrZWx0YXViPC9BdXRob3I+PFllYXI+MjAxMDwvWWVh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</w:fldData>
        </w:fldChar>
      </w:r>
      <w:r w:rsidR="0033485B">
        <w:rPr>
          <w:lang w:val="en-CA"/>
        </w:rPr>
        <w:instrText xml:space="preserve"> ADDIN EN.CITE.DATA </w:instrText>
      </w:r>
      <w:r w:rsidR="0033485B">
        <w:rPr>
          <w:lang w:val="en-CA"/>
        </w:rPr>
      </w:r>
      <w:r w:rsidR="0033485B">
        <w:rPr>
          <w:lang w:val="en-CA"/>
        </w:rPr>
        <w:fldChar w:fldCharType="end"/>
      </w:r>
      <w:r w:rsidR="00F12DFD" w:rsidRPr="00F12DFD">
        <w:rPr>
          <w:lang w:val="en-CA"/>
        </w:rPr>
      </w:r>
      <w:r w:rsidR="00F12DFD" w:rsidRPr="00F12DFD">
        <w:rPr>
          <w:lang w:val="en-CA"/>
        </w:rPr>
        <w:fldChar w:fldCharType="separate"/>
      </w:r>
      <w:r w:rsidR="0033485B">
        <w:rPr>
          <w:noProof/>
          <w:lang w:val="en-CA"/>
        </w:rPr>
        <w:t>(47)</w:t>
      </w:r>
      <w:r w:rsidR="00F12DFD" w:rsidRPr="00F12DFD">
        <w:fldChar w:fldCharType="end"/>
      </w:r>
      <w:r w:rsidR="00F12DFD" w:rsidRPr="00F12DFD">
        <w:rPr>
          <w:lang w:val="en-CA"/>
        </w:rPr>
        <w:t xml:space="preserve">. </w:t>
      </w:r>
      <w:bookmarkEnd w:id="9"/>
      <w:r w:rsidR="0020145D" w:rsidRPr="0020145D">
        <w:t xml:space="preserve">Thereafter all patients receive </w:t>
      </w:r>
      <w:r w:rsidR="00925940">
        <w:t>their assigned treatment</w:t>
      </w:r>
      <w:r w:rsidR="0020145D" w:rsidRPr="0020145D">
        <w:t xml:space="preserve"> twice daily for a total of 10 days.</w:t>
      </w:r>
      <w:r w:rsidR="005C63CB">
        <w:t xml:space="preserve"> </w:t>
      </w:r>
      <w:bookmarkStart w:id="10" w:name="_Hlk124433739"/>
      <w:bookmarkStart w:id="11" w:name="_Hlk124419059"/>
      <w:r w:rsidR="005C63CB">
        <w:t>We chose twice daily</w:t>
      </w:r>
      <w:r w:rsidR="0020145D">
        <w:t xml:space="preserve"> </w:t>
      </w:r>
      <w:bookmarkStart w:id="12" w:name="_Hlk124170969"/>
      <w:r w:rsidR="005C63CB">
        <w:t xml:space="preserve">dosing </w:t>
      </w:r>
      <w:r w:rsidR="006C062D">
        <w:t xml:space="preserve">to counteract </w:t>
      </w:r>
      <w:r w:rsidR="005C63CB">
        <w:t xml:space="preserve">the </w:t>
      </w:r>
      <w:r w:rsidR="006C062D">
        <w:t xml:space="preserve">substantial </w:t>
      </w:r>
      <w:r w:rsidR="005C63CB">
        <w:t xml:space="preserve">inflammatory response after surgery </w:t>
      </w:r>
      <w:bookmarkEnd w:id="10"/>
      <w:r w:rsidR="00C36A28" w:rsidRPr="00C36A28">
        <w:rPr>
          <w:lang w:val="en-CA"/>
        </w:rPr>
        <w:fldChar w:fldCharType="begin">
          <w:fldData xml:space="preserve">PEVuZE5vdGU+PENpdGU+PEF1dGhvcj5DcmFpZzwvQXV0aG9yPjxZZWFyPjIwMDE8L1llYXI+PFJl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</w:fldData>
        </w:fldChar>
      </w:r>
      <w:r w:rsidR="0033485B">
        <w:rPr>
          <w:lang w:val="en-CA"/>
        </w:rPr>
        <w:instrText xml:space="preserve"> ADDIN EN.CITE </w:instrText>
      </w:r>
      <w:r w:rsidR="0033485B">
        <w:rPr>
          <w:lang w:val="en-CA"/>
        </w:rPr>
        <w:fldChar w:fldCharType="begin">
          <w:fldData xml:space="preserve">PEVuZE5vdGU+PENpdGU+PEF1dGhvcj5DcmFpZzwvQXV0aG9yPjxZZWFyPjIwMDE8L1llYXI+PFJl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</w:fldData>
        </w:fldChar>
      </w:r>
      <w:r w:rsidR="0033485B">
        <w:rPr>
          <w:lang w:val="en-CA"/>
        </w:rPr>
        <w:instrText xml:space="preserve"> ADDIN EN.CITE.DATA </w:instrText>
      </w:r>
      <w:r w:rsidR="0033485B">
        <w:rPr>
          <w:lang w:val="en-CA"/>
        </w:rPr>
      </w:r>
      <w:r w:rsidR="0033485B">
        <w:rPr>
          <w:lang w:val="en-CA"/>
        </w:rPr>
        <w:fldChar w:fldCharType="end"/>
      </w:r>
      <w:r w:rsidR="00C36A28" w:rsidRPr="00C36A28">
        <w:rPr>
          <w:lang w:val="en-CA"/>
        </w:rPr>
      </w:r>
      <w:r w:rsidR="00C36A28" w:rsidRPr="00C36A28">
        <w:rPr>
          <w:lang w:val="en-CA"/>
        </w:rPr>
        <w:fldChar w:fldCharType="separate"/>
      </w:r>
      <w:r w:rsidR="0033485B">
        <w:rPr>
          <w:noProof/>
          <w:lang w:val="en-CA"/>
        </w:rPr>
        <w:t>(48)</w:t>
      </w:r>
      <w:r w:rsidR="00C36A28" w:rsidRPr="00C36A28">
        <w:fldChar w:fldCharType="end"/>
      </w:r>
      <w:r w:rsidR="005C63CB">
        <w:t xml:space="preserve">, and because </w:t>
      </w:r>
      <w:r w:rsidR="005C3EC3">
        <w:t xml:space="preserve">many </w:t>
      </w:r>
      <w:r w:rsidR="005C63CB">
        <w:t xml:space="preserve">prior studies assessing the efficacy and safety of colchicine for the prevention of perioperative AF (including the COP-AF pilot study) </w:t>
      </w:r>
      <w:r w:rsidR="005C3EC3">
        <w:t xml:space="preserve">used twice daily dosing </w:t>
      </w:r>
      <w:r w:rsidR="005C3EC3">
        <w:fldChar w:fldCharType="begin">
          <w:fldData xml:space="preserve">PEVuZE5vdGU+PENpdGU+PEF1dGhvcj5EZWZ0ZXJlb3M8L0F1dGhvcj48WWVhcj4yMDEyPC9ZZWFy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IyOTAtNTwvcGFnZXM+PHZvbHVtZT4xMjQ8L3ZvbHVtZT48bnVtYmVyPjIxPC9udW1i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==
</w:fldData>
        </w:fldChar>
      </w:r>
      <w:r w:rsidR="0033485B">
        <w:instrText xml:space="preserve"> ADDIN EN.CITE </w:instrText>
      </w:r>
      <w:r w:rsidR="0033485B">
        <w:fldChar w:fldCharType="begin">
          <w:fldData xml:space="preserve">PEVuZE5vdGU+PENpdGU+PEF1dGhvcj5EZWZ0ZXJlb3M8L0F1dGhvcj48WWVhcj4yMDEyPC9ZZWFy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IyOTAtNTwvcGFnZXM+PHZvbHVtZT4xMjQ8L3ZvbHVtZT48bnVtYmVyPjIxPC9udW1i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==
</w:fldData>
        </w:fldChar>
      </w:r>
      <w:r w:rsidR="0033485B">
        <w:instrText xml:space="preserve"> ADDIN EN.CITE.DATA </w:instrText>
      </w:r>
      <w:r w:rsidR="0033485B">
        <w:fldChar w:fldCharType="end"/>
      </w:r>
      <w:r w:rsidR="005C3EC3">
        <w:fldChar w:fldCharType="separate"/>
      </w:r>
      <w:r w:rsidR="0033485B">
        <w:rPr>
          <w:noProof/>
        </w:rPr>
        <w:t>(41, 42, 46)</w:t>
      </w:r>
      <w:r w:rsidR="005C3EC3">
        <w:fldChar w:fldCharType="end"/>
      </w:r>
      <w:r w:rsidR="005C63CB">
        <w:t xml:space="preserve">. </w:t>
      </w:r>
      <w:bookmarkEnd w:id="11"/>
      <w:r w:rsidR="0020145D" w:rsidRPr="0020145D">
        <w:rPr>
          <w:lang w:val="en-CA"/>
        </w:rPr>
        <w:t xml:space="preserve">A study drug administration period of 10 days was chosen based on </w:t>
      </w:r>
      <w:r>
        <w:rPr>
          <w:lang w:val="en-CA"/>
        </w:rPr>
        <w:t xml:space="preserve">pre-existing data showing that </w:t>
      </w:r>
      <w:r w:rsidR="004B59CF">
        <w:rPr>
          <w:lang w:val="en-CA"/>
        </w:rPr>
        <w:t xml:space="preserve">virtually all </w:t>
      </w:r>
      <w:r w:rsidR="0020145D" w:rsidRPr="0020145D">
        <w:rPr>
          <w:lang w:val="en-CA"/>
        </w:rPr>
        <w:t>perioperative AF</w:t>
      </w:r>
      <w:r w:rsidR="00925940">
        <w:rPr>
          <w:lang w:val="en-CA"/>
        </w:rPr>
        <w:t xml:space="preserve"> events </w:t>
      </w:r>
      <w:r w:rsidR="0020145D" w:rsidRPr="0020145D">
        <w:rPr>
          <w:lang w:val="en-CA"/>
        </w:rPr>
        <w:t xml:space="preserve">occur in the first 10 days </w:t>
      </w:r>
      <w:r w:rsidR="0020145D" w:rsidRPr="0020145D">
        <w:rPr>
          <w:lang w:val="en-CA"/>
        </w:rPr>
        <w:fldChar w:fldCharType="begin">
          <w:fldData xml:space="preserve">PEVuZE5vdGU+PENpdGU+PEF1dGhvcj5Qb2xhbmN6eWs8L0F1dGhvcj48WWVhcj4xOTk4PC9ZZWFy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</w:fldData>
        </w:fldChar>
      </w:r>
      <w:r w:rsidR="00BA0E24">
        <w:rPr>
          <w:lang w:val="en-CA"/>
        </w:rPr>
        <w:instrText xml:space="preserve"> ADDIN EN.CITE </w:instrText>
      </w:r>
      <w:r w:rsidR="00BA0E24">
        <w:rPr>
          <w:lang w:val="en-CA"/>
        </w:rPr>
        <w:fldChar w:fldCharType="begin">
          <w:fldData xml:space="preserve">PEVuZE5vdGU+PENpdGU+PEF1dGhvcj5Qb2xhbmN6eWs8L0F1dGhvcj48WWVhcj4xOTk4PC9ZZWFy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</w:fldData>
        </w:fldChar>
      </w:r>
      <w:r w:rsidR="00BA0E24">
        <w:rPr>
          <w:lang w:val="en-CA"/>
        </w:rPr>
        <w:instrText xml:space="preserve"> ADDIN EN.CITE.DATA </w:instrText>
      </w:r>
      <w:r w:rsidR="00BA0E24">
        <w:rPr>
          <w:lang w:val="en-CA"/>
        </w:rPr>
      </w:r>
      <w:r w:rsidR="00BA0E24">
        <w:rPr>
          <w:lang w:val="en-CA"/>
        </w:rPr>
        <w:fldChar w:fldCharType="end"/>
      </w:r>
      <w:r w:rsidR="0020145D" w:rsidRPr="0020145D">
        <w:rPr>
          <w:lang w:val="en-CA"/>
        </w:rPr>
      </w:r>
      <w:r w:rsidR="0020145D" w:rsidRPr="0020145D">
        <w:rPr>
          <w:lang w:val="en-CA"/>
        </w:rPr>
        <w:fldChar w:fldCharType="separate"/>
      </w:r>
      <w:r w:rsidR="00BA0E24">
        <w:rPr>
          <w:noProof/>
          <w:lang w:val="en-CA"/>
        </w:rPr>
        <w:t>(9)</w:t>
      </w:r>
      <w:r w:rsidR="0020145D" w:rsidRPr="0020145D">
        <w:fldChar w:fldCharType="end"/>
      </w:r>
      <w:r w:rsidR="0020145D" w:rsidRPr="0020145D">
        <w:rPr>
          <w:lang w:val="en-CA"/>
        </w:rPr>
        <w:t xml:space="preserve">. In the COP-AF pilot, all perioperative AF events occurred within </w:t>
      </w:r>
      <w:r w:rsidR="002715C8">
        <w:rPr>
          <w:lang w:val="en-CA"/>
        </w:rPr>
        <w:t xml:space="preserve">9 </w:t>
      </w:r>
      <w:r w:rsidR="00925940">
        <w:rPr>
          <w:lang w:val="en-CA"/>
        </w:rPr>
        <w:t>days</w:t>
      </w:r>
      <w:r w:rsidR="0020145D" w:rsidRPr="0020145D">
        <w:rPr>
          <w:lang w:val="en-CA"/>
        </w:rPr>
        <w:t xml:space="preserve"> </w:t>
      </w:r>
      <w:r w:rsidR="002715C8">
        <w:rPr>
          <w:lang w:val="en-CA"/>
        </w:rPr>
        <w:t>after surgery</w:t>
      </w:r>
      <w:r w:rsidR="004B59CF">
        <w:rPr>
          <w:lang w:val="en-CA"/>
        </w:rPr>
        <w:t xml:space="preserve"> </w:t>
      </w:r>
      <w:r w:rsidR="004B59CF">
        <w:rPr>
          <w:lang w:val="en-CA"/>
        </w:rPr>
        <w:fldChar w:fldCharType="begin">
          <w:fldData xml:space="preserve">PEVuZE5vdGU+PENpdGU+PEF1dGhvcj5CZXNzaXNzb3c8L0F1dGhvcj48WWVhcj4yMDE3PC9ZZWFy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</w:fldData>
        </w:fldChar>
      </w:r>
      <w:r w:rsidR="0033485B">
        <w:rPr>
          <w:lang w:val="en-CA"/>
        </w:rPr>
        <w:instrText xml:space="preserve"> ADDIN EN.CITE </w:instrText>
      </w:r>
      <w:r w:rsidR="0033485B">
        <w:rPr>
          <w:lang w:val="en-CA"/>
        </w:rPr>
        <w:fldChar w:fldCharType="begin">
          <w:fldData xml:space="preserve">PEVuZE5vdGU+PENpdGU+PEF1dGhvcj5CZXNzaXNzb3c8L0F1dGhvcj48WWVhcj4yMDE3PC9ZZWFy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</w:fldData>
        </w:fldChar>
      </w:r>
      <w:r w:rsidR="0033485B">
        <w:rPr>
          <w:lang w:val="en-CA"/>
        </w:rPr>
        <w:instrText xml:space="preserve"> ADDIN EN.CITE.DATA </w:instrText>
      </w:r>
      <w:r w:rsidR="0033485B">
        <w:rPr>
          <w:lang w:val="en-CA"/>
        </w:rPr>
      </w:r>
      <w:r w:rsidR="0033485B">
        <w:rPr>
          <w:lang w:val="en-CA"/>
        </w:rPr>
        <w:fldChar w:fldCharType="end"/>
      </w:r>
      <w:r w:rsidR="004B59CF">
        <w:rPr>
          <w:lang w:val="en-CA"/>
        </w:rPr>
      </w:r>
      <w:r w:rsidR="004B59CF">
        <w:rPr>
          <w:lang w:val="en-CA"/>
        </w:rPr>
        <w:fldChar w:fldCharType="separate"/>
      </w:r>
      <w:r w:rsidR="0033485B">
        <w:rPr>
          <w:noProof/>
          <w:lang w:val="en-CA"/>
        </w:rPr>
        <w:t>(49)</w:t>
      </w:r>
      <w:r w:rsidR="004B59CF">
        <w:rPr>
          <w:lang w:val="en-CA"/>
        </w:rPr>
        <w:fldChar w:fldCharType="end"/>
      </w:r>
      <w:r w:rsidR="0020145D" w:rsidRPr="0020145D">
        <w:rPr>
          <w:lang w:val="en-CA"/>
        </w:rPr>
        <w:t xml:space="preserve">. </w:t>
      </w:r>
      <w:r w:rsidR="00925940">
        <w:rPr>
          <w:lang w:val="en-CA"/>
        </w:rPr>
        <w:t>Similarly</w:t>
      </w:r>
      <w:r w:rsidR="004B73BC">
        <w:rPr>
          <w:lang w:val="en-CA"/>
        </w:rPr>
        <w:t>,</w:t>
      </w:r>
      <w:r w:rsidR="00925940">
        <w:rPr>
          <w:lang w:val="en-CA"/>
        </w:rPr>
        <w:t xml:space="preserve"> </w:t>
      </w:r>
      <w:r w:rsidR="00520A74">
        <w:rPr>
          <w:lang w:val="en-CA"/>
        </w:rPr>
        <w:t>most</w:t>
      </w:r>
      <w:r w:rsidR="00925940">
        <w:rPr>
          <w:lang w:val="en-CA"/>
        </w:rPr>
        <w:t xml:space="preserve"> MINS events occur within </w:t>
      </w:r>
      <w:r w:rsidR="00AF5FDF">
        <w:rPr>
          <w:lang w:val="en-CA"/>
        </w:rPr>
        <w:t>the first 3</w:t>
      </w:r>
      <w:r w:rsidR="00925940">
        <w:rPr>
          <w:lang w:val="en-CA"/>
        </w:rPr>
        <w:t xml:space="preserve"> days after surgery</w:t>
      </w:r>
      <w:r w:rsidR="00AF5FDF">
        <w:rPr>
          <w:lang w:val="en-CA"/>
        </w:rPr>
        <w:t xml:space="preserve"> </w:t>
      </w:r>
      <w:r w:rsidR="00AF5FDF">
        <w:rPr>
          <w:lang w:val="en-CA"/>
        </w:rPr>
        <w:fldChar w:fldCharType="begin">
          <w:fldData xml:space="preserve">PEVuZE5vdGU+PENpdGU+PEF1dGhvcj5EZXZlcmVhdXg8L0F1dGhvcj48WWVhcj4yMDE3PC9ZZWFy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</w:fldData>
        </w:fldChar>
      </w:r>
      <w:r w:rsidR="00BA0E24">
        <w:rPr>
          <w:lang w:val="en-CA"/>
        </w:rPr>
        <w:instrText xml:space="preserve"> ADDIN EN.CITE </w:instrText>
      </w:r>
      <w:r w:rsidR="00BA0E24">
        <w:rPr>
          <w:lang w:val="en-CA"/>
        </w:rPr>
        <w:fldChar w:fldCharType="begin">
          <w:fldData xml:space="preserve">PEVuZE5vdGU+PENpdGU+PEF1dGhvcj5EZXZlcmVhdXg8L0F1dGhvcj48WWVhcj4yMDE3PC9ZZWFy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</w:fldData>
        </w:fldChar>
      </w:r>
      <w:r w:rsidR="00BA0E24">
        <w:rPr>
          <w:lang w:val="en-CA"/>
        </w:rPr>
        <w:instrText xml:space="preserve"> ADDIN EN.CITE.DATA </w:instrText>
      </w:r>
      <w:r w:rsidR="00BA0E24">
        <w:rPr>
          <w:lang w:val="en-CA"/>
        </w:rPr>
      </w:r>
      <w:r w:rsidR="00BA0E24">
        <w:rPr>
          <w:lang w:val="en-CA"/>
        </w:rPr>
        <w:fldChar w:fldCharType="end"/>
      </w:r>
      <w:r w:rsidR="00AF5FDF">
        <w:rPr>
          <w:lang w:val="en-CA"/>
        </w:rPr>
      </w:r>
      <w:r w:rsidR="00AF5FDF">
        <w:rPr>
          <w:lang w:val="en-CA"/>
        </w:rPr>
        <w:fldChar w:fldCharType="separate"/>
      </w:r>
      <w:r w:rsidR="00BA0E24">
        <w:rPr>
          <w:noProof/>
          <w:lang w:val="en-CA"/>
        </w:rPr>
        <w:t>(13)</w:t>
      </w:r>
      <w:r w:rsidR="00AF5FDF">
        <w:rPr>
          <w:lang w:val="en-CA"/>
        </w:rPr>
        <w:fldChar w:fldCharType="end"/>
      </w:r>
      <w:r w:rsidR="00925940">
        <w:rPr>
          <w:lang w:val="en-CA"/>
        </w:rPr>
        <w:t xml:space="preserve">, suggesting that this treatment algorithm </w:t>
      </w:r>
      <w:r w:rsidR="004500A8">
        <w:rPr>
          <w:lang w:val="en-CA"/>
        </w:rPr>
        <w:t xml:space="preserve">is also appropriate for </w:t>
      </w:r>
      <w:r w:rsidR="00D51932">
        <w:rPr>
          <w:lang w:val="en-CA"/>
        </w:rPr>
        <w:t>testing the hypothesis that colchicine prevent</w:t>
      </w:r>
      <w:r w:rsidR="00803D18">
        <w:rPr>
          <w:lang w:val="en-CA"/>
        </w:rPr>
        <w:t>s</w:t>
      </w:r>
      <w:r w:rsidR="00D51932">
        <w:rPr>
          <w:lang w:val="en-CA"/>
        </w:rPr>
        <w:t xml:space="preserve"> </w:t>
      </w:r>
      <w:r w:rsidR="00803D18">
        <w:rPr>
          <w:lang w:val="en-CA"/>
        </w:rPr>
        <w:t xml:space="preserve">the occurrence of </w:t>
      </w:r>
      <w:r w:rsidR="004B73BC">
        <w:rPr>
          <w:lang w:val="en-CA"/>
        </w:rPr>
        <w:t>MINS</w:t>
      </w:r>
      <w:r w:rsidR="00925940">
        <w:rPr>
          <w:lang w:val="en-CA"/>
        </w:rPr>
        <w:t xml:space="preserve">. </w:t>
      </w:r>
      <w:bookmarkEnd w:id="12"/>
    </w:p>
    <w:p w14:paraId="36F25156" w14:textId="53C8DBFB" w:rsidR="00BE73AB" w:rsidRPr="0020145D" w:rsidRDefault="0020145D" w:rsidP="004B59CF">
      <w:pPr>
        <w:spacing w:after="0" w:line="480" w:lineRule="auto"/>
        <w:ind w:firstLine="720"/>
        <w:rPr>
          <w:lang w:val="en-CA"/>
        </w:rPr>
      </w:pPr>
      <w:r w:rsidRPr="0020145D">
        <w:t xml:space="preserve">Patients </w:t>
      </w:r>
      <w:r w:rsidR="004B59CF">
        <w:t>are</w:t>
      </w:r>
      <w:r w:rsidRPr="0020145D">
        <w:t xml:space="preserve"> followed daily during their hospitalization until discharge. </w:t>
      </w:r>
      <w:r w:rsidR="00D51932">
        <w:t>After surgery, 3 daily t</w:t>
      </w:r>
      <w:r w:rsidRPr="0020145D">
        <w:t>roponin and creatinine measurement</w:t>
      </w:r>
      <w:r w:rsidR="00D51932">
        <w:t>s</w:t>
      </w:r>
      <w:r w:rsidRPr="0020145D">
        <w:t xml:space="preserve"> </w:t>
      </w:r>
      <w:r w:rsidR="00D51932">
        <w:t>are obtained</w:t>
      </w:r>
      <w:r w:rsidR="00520A74">
        <w:t xml:space="preserve">, </w:t>
      </w:r>
      <w:r w:rsidR="00D51932">
        <w:t xml:space="preserve">as long as patients </w:t>
      </w:r>
      <w:r w:rsidRPr="0020145D">
        <w:t xml:space="preserve">are still in </w:t>
      </w:r>
      <w:r w:rsidR="00265B63">
        <w:t xml:space="preserve">the </w:t>
      </w:r>
      <w:r w:rsidRPr="0020145D">
        <w:t xml:space="preserve">hospital </w:t>
      </w:r>
      <w:r w:rsidRPr="0020145D">
        <w:fldChar w:fldCharType="begin">
          <w:fldData xml:space="preserve">PEVuZE5vdGU+PENpdGU+PEF1dGhvcj5EdWNlcHBlPC9BdXRob3I+PFllYXI+MjAxNzwvWWVhcj48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</w:fldData>
        </w:fldChar>
      </w:r>
      <w:r w:rsidR="0033485B">
        <w:instrText xml:space="preserve"> ADDIN EN.CITE </w:instrText>
      </w:r>
      <w:r w:rsidR="0033485B">
        <w:fldChar w:fldCharType="begin">
          <w:fldData xml:space="preserve">PEVuZE5vdGU+PENpdGU+PEF1dGhvcj5EdWNlcHBlPC9BdXRob3I+PFllYXI+MjAxNzwvWWVhcj48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</w:fldData>
        </w:fldChar>
      </w:r>
      <w:r w:rsidR="0033485B">
        <w:instrText xml:space="preserve"> ADDIN EN.CITE.DATA </w:instrText>
      </w:r>
      <w:r w:rsidR="0033485B">
        <w:fldChar w:fldCharType="end"/>
      </w:r>
      <w:r w:rsidRPr="0020145D">
        <w:fldChar w:fldCharType="separate"/>
      </w:r>
      <w:r w:rsidR="0033485B">
        <w:rPr>
          <w:noProof/>
        </w:rPr>
        <w:t>(50)</w:t>
      </w:r>
      <w:r w:rsidRPr="0020145D">
        <w:rPr>
          <w:lang w:val="en-CA"/>
        </w:rPr>
        <w:fldChar w:fldCharType="end"/>
      </w:r>
      <w:r w:rsidRPr="0020145D">
        <w:t xml:space="preserve">. </w:t>
      </w:r>
      <w:r w:rsidR="00255F6A" w:rsidRPr="0020145D">
        <w:rPr>
          <w:lang w:val="en-CA"/>
        </w:rPr>
        <w:t xml:space="preserve">Patients discharged home before completing the study medication </w:t>
      </w:r>
      <w:r w:rsidR="00255F6A">
        <w:rPr>
          <w:lang w:val="en-CA"/>
        </w:rPr>
        <w:t>are</w:t>
      </w:r>
      <w:r w:rsidR="00255F6A" w:rsidRPr="0020145D">
        <w:rPr>
          <w:lang w:val="en-CA"/>
        </w:rPr>
        <w:t xml:space="preserve"> given </w:t>
      </w:r>
      <w:r w:rsidR="00255F6A">
        <w:rPr>
          <w:lang w:val="en-CA"/>
        </w:rPr>
        <w:t xml:space="preserve">a </w:t>
      </w:r>
      <w:r w:rsidR="002715C8">
        <w:rPr>
          <w:lang w:val="en-CA"/>
        </w:rPr>
        <w:t>bottle</w:t>
      </w:r>
      <w:r w:rsidR="00255F6A">
        <w:rPr>
          <w:lang w:val="en-CA"/>
        </w:rPr>
        <w:t xml:space="preserve"> with enough pills </w:t>
      </w:r>
      <w:r w:rsidR="00255F6A" w:rsidRPr="0020145D">
        <w:rPr>
          <w:lang w:val="en-CA"/>
        </w:rPr>
        <w:t xml:space="preserve">to complete 10 days of treatment. </w:t>
      </w:r>
      <w:r w:rsidR="00D51932">
        <w:t xml:space="preserve">The final follow-up visit occurs </w:t>
      </w:r>
      <w:r w:rsidR="00D51932" w:rsidRPr="0020145D">
        <w:t>14 days after randomization</w:t>
      </w:r>
      <w:r w:rsidRPr="0020145D">
        <w:t xml:space="preserve">, </w:t>
      </w:r>
      <w:r w:rsidR="00D51932">
        <w:t xml:space="preserve">either </w:t>
      </w:r>
      <w:r w:rsidRPr="0020145D">
        <w:lastRenderedPageBreak/>
        <w:t xml:space="preserve">during </w:t>
      </w:r>
      <w:r w:rsidR="00D51932">
        <w:t>a</w:t>
      </w:r>
      <w:r w:rsidRPr="0020145D">
        <w:t xml:space="preserve"> clinic</w:t>
      </w:r>
      <w:r w:rsidR="00D51932">
        <w:t xml:space="preserve"> visit</w:t>
      </w:r>
      <w:r w:rsidRPr="0020145D">
        <w:t xml:space="preserve"> </w:t>
      </w:r>
      <w:r w:rsidR="00EF5563">
        <w:t xml:space="preserve">or via the phone. </w:t>
      </w:r>
      <w:bookmarkStart w:id="13" w:name="_Hlk124170883"/>
      <w:r w:rsidR="00C13AC7">
        <w:t xml:space="preserve">Outcome ascertainment was set-up as close to usual clinical practice as possible, even if this means that </w:t>
      </w:r>
      <w:bookmarkStart w:id="14" w:name="_Hlk124433887"/>
      <w:r w:rsidR="006C062D">
        <w:t>some asymptomatic</w:t>
      </w:r>
      <w:r w:rsidR="00C13AC7">
        <w:t xml:space="preserve"> post-discharge </w:t>
      </w:r>
      <w:bookmarkEnd w:id="14"/>
      <w:r w:rsidR="00C13AC7">
        <w:t xml:space="preserve">outcome events may be missed. </w:t>
      </w:r>
      <w:bookmarkStart w:id="15" w:name="_Hlk124418168"/>
      <w:bookmarkEnd w:id="13"/>
      <w:r w:rsidR="00BE73AB">
        <w:t>Study drug adherence is assessed</w:t>
      </w:r>
      <w:r w:rsidR="006C062D">
        <w:t xml:space="preserve"> </w:t>
      </w:r>
      <w:bookmarkStart w:id="16" w:name="_Hlk124433958"/>
      <w:r w:rsidR="006C062D">
        <w:t>in all patients</w:t>
      </w:r>
      <w:r w:rsidR="00BE73AB">
        <w:t xml:space="preserve"> </w:t>
      </w:r>
      <w:bookmarkEnd w:id="16"/>
      <w:r w:rsidR="006C062D">
        <w:t>in</w:t>
      </w:r>
      <w:r w:rsidR="00BE73AB">
        <w:t xml:space="preserve"> the case report forms, where dates and times of permanent and temporary study drug interruptions are noted, as well as the main reason for the interruption. </w:t>
      </w:r>
      <w:bookmarkEnd w:id="15"/>
    </w:p>
    <w:p w14:paraId="14D6C272" w14:textId="7241AFAF" w:rsidR="0020145D" w:rsidRPr="0020145D" w:rsidRDefault="0020145D" w:rsidP="00953DD8">
      <w:pPr>
        <w:spacing w:after="0" w:line="480" w:lineRule="auto"/>
        <w:rPr>
          <w:u w:val="single"/>
        </w:rPr>
      </w:pPr>
      <w:r w:rsidRPr="0020145D">
        <w:rPr>
          <w:u w:val="single"/>
        </w:rPr>
        <w:t>Study objectives and outcomes</w:t>
      </w:r>
    </w:p>
    <w:p w14:paraId="0DEE5088" w14:textId="1652123E" w:rsidR="0020145D" w:rsidRPr="0020145D" w:rsidRDefault="0020145D" w:rsidP="00265B63">
      <w:pPr>
        <w:spacing w:after="0" w:line="480" w:lineRule="auto"/>
        <w:ind w:firstLine="720"/>
      </w:pPr>
      <w:r w:rsidRPr="0020145D">
        <w:t xml:space="preserve">The </w:t>
      </w:r>
      <w:r w:rsidRPr="0020145D">
        <w:rPr>
          <w:i/>
          <w:iCs/>
        </w:rPr>
        <w:t xml:space="preserve">primary objective </w:t>
      </w:r>
      <w:r w:rsidRPr="0020145D">
        <w:t xml:space="preserve">of this trial is to </w:t>
      </w:r>
      <w:r w:rsidRPr="0020145D">
        <w:rPr>
          <w:lang w:val="en-CA"/>
        </w:rPr>
        <w:t xml:space="preserve">determine whether the administration of colchicine compared with placebo independently reduces the occurrence of </w:t>
      </w:r>
      <w:r w:rsidR="004B59CF">
        <w:rPr>
          <w:lang w:val="en-CA"/>
        </w:rPr>
        <w:t xml:space="preserve">the co-primary outcomes </w:t>
      </w:r>
      <w:r w:rsidRPr="0020145D">
        <w:rPr>
          <w:lang w:val="en-CA"/>
        </w:rPr>
        <w:t xml:space="preserve">within 14 days of </w:t>
      </w:r>
      <w:r w:rsidRPr="0020145D">
        <w:t xml:space="preserve">randomization. </w:t>
      </w:r>
    </w:p>
    <w:p w14:paraId="0A941EF7" w14:textId="2427E51C" w:rsidR="0020145D" w:rsidRPr="0020145D" w:rsidRDefault="0020145D" w:rsidP="004B59CF">
      <w:pPr>
        <w:spacing w:after="0" w:line="480" w:lineRule="auto"/>
        <w:ind w:firstLine="720"/>
      </w:pPr>
      <w:bookmarkStart w:id="17" w:name="_Hlk124435147"/>
      <w:r w:rsidRPr="0020145D">
        <w:t>The first co</w:t>
      </w:r>
      <w:r w:rsidR="004B73BC">
        <w:t>-</w:t>
      </w:r>
      <w:r w:rsidRPr="0020145D">
        <w:rPr>
          <w:lang w:val="en-CA"/>
        </w:rPr>
        <w:t>primary outcome is clinically important perioperative AF</w:t>
      </w:r>
      <w:r w:rsidR="00980CE7">
        <w:rPr>
          <w:lang w:val="en-CA"/>
        </w:rPr>
        <w:t xml:space="preserve"> (including atrial flutter)</w:t>
      </w:r>
      <w:r w:rsidR="004B59CF">
        <w:rPr>
          <w:lang w:val="en-CA"/>
        </w:rPr>
        <w:t xml:space="preserve">, </w:t>
      </w:r>
      <w:bookmarkEnd w:id="17"/>
      <w:r w:rsidRPr="0020145D">
        <w:rPr>
          <w:lang w:val="en-CA"/>
        </w:rPr>
        <w:t xml:space="preserve">defined as AF that results </w:t>
      </w:r>
      <w:r w:rsidRPr="0020145D">
        <w:t xml:space="preserve">in angina, heart failure, </w:t>
      </w:r>
      <w:r w:rsidR="002715C8">
        <w:t xml:space="preserve">or </w:t>
      </w:r>
      <w:r w:rsidRPr="0020145D">
        <w:t>symptomatic hypotension, or that requires treatment with a rate</w:t>
      </w:r>
      <w:r w:rsidR="00265B63">
        <w:t>-</w:t>
      </w:r>
      <w:r w:rsidRPr="0020145D">
        <w:t>controlling drug, antiarrhythmic drug</w:t>
      </w:r>
      <w:r w:rsidR="00265B63">
        <w:t>,</w:t>
      </w:r>
      <w:r w:rsidRPr="0020145D">
        <w:t xml:space="preserve"> or electrical cardioversion</w:t>
      </w:r>
      <w:r w:rsidRPr="0020145D">
        <w:rPr>
          <w:lang w:val="en-CA"/>
        </w:rPr>
        <w:t xml:space="preserve">. This definition has </w:t>
      </w:r>
      <w:r w:rsidR="00803D18">
        <w:rPr>
          <w:lang w:val="en-CA"/>
        </w:rPr>
        <w:t xml:space="preserve">previously </w:t>
      </w:r>
      <w:r w:rsidRPr="0020145D">
        <w:rPr>
          <w:lang w:val="en-CA"/>
        </w:rPr>
        <w:t>been validated</w:t>
      </w:r>
      <w:r w:rsidR="002337FC">
        <w:rPr>
          <w:lang w:val="en-CA"/>
        </w:rPr>
        <w:t xml:space="preserve"> as prognostically </w:t>
      </w:r>
      <w:r w:rsidR="00435217">
        <w:rPr>
          <w:lang w:val="en-CA"/>
        </w:rPr>
        <w:t>relevant</w:t>
      </w:r>
      <w:r w:rsidRPr="0020145D">
        <w:rPr>
          <w:lang w:val="en-CA"/>
        </w:rPr>
        <w:t xml:space="preserve"> </w:t>
      </w:r>
      <w:r w:rsidRPr="0020145D">
        <w:rPr>
          <w:lang w:val="en-CA"/>
        </w:rPr>
        <w:fldChar w:fldCharType="begin">
          <w:fldData xml:space="preserve">PEVuZE5vdGU+PENpdGU+PEF1dGhvcj5EZXZlcmVhdXg8L0F1dGhvcj48WWVhcj4yMDA4PC9ZZWFy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ODM5LTQ3PC9wYWdlcz48dm9sdW1lPjM3MTwvdm9sdW1lPjxudW1iZXI+OTYyNzwvbnVt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</w:fldData>
        </w:fldChar>
      </w:r>
      <w:r w:rsidR="0033485B">
        <w:rPr>
          <w:lang w:val="en-CA"/>
        </w:rPr>
        <w:instrText xml:space="preserve"> ADDIN EN.CITE </w:instrText>
      </w:r>
      <w:r w:rsidR="0033485B">
        <w:rPr>
          <w:lang w:val="en-CA"/>
        </w:rPr>
        <w:fldChar w:fldCharType="begin">
          <w:fldData xml:space="preserve">PEVuZE5vdGU+PENpdGU+PEF1dGhvcj5EZXZlcmVhdXg8L0F1dGhvcj48WWVhcj4yMDA4PC9ZZWFy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ODM5LTQ3PC9wYWdlcz48dm9sdW1lPjM3MTwvdm9sdW1lPjxudW1iZXI+OTYyNzwvbnVt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</w:fldData>
        </w:fldChar>
      </w:r>
      <w:r w:rsidR="0033485B">
        <w:rPr>
          <w:lang w:val="en-CA"/>
        </w:rPr>
        <w:instrText xml:space="preserve"> ADDIN EN.CITE.DATA </w:instrText>
      </w:r>
      <w:r w:rsidR="0033485B">
        <w:rPr>
          <w:lang w:val="en-CA"/>
        </w:rPr>
      </w:r>
      <w:r w:rsidR="0033485B">
        <w:rPr>
          <w:lang w:val="en-CA"/>
        </w:rPr>
        <w:fldChar w:fldCharType="end"/>
      </w:r>
      <w:r w:rsidRPr="0020145D">
        <w:rPr>
          <w:lang w:val="en-CA"/>
        </w:rPr>
      </w:r>
      <w:r w:rsidRPr="0020145D">
        <w:rPr>
          <w:lang w:val="en-CA"/>
        </w:rPr>
        <w:fldChar w:fldCharType="separate"/>
      </w:r>
      <w:r w:rsidR="0033485B">
        <w:rPr>
          <w:noProof/>
          <w:lang w:val="en-CA"/>
        </w:rPr>
        <w:t>(11, 51)</w:t>
      </w:r>
      <w:r w:rsidRPr="0020145D">
        <w:fldChar w:fldCharType="end"/>
      </w:r>
      <w:r w:rsidRPr="0020145D">
        <w:rPr>
          <w:lang w:val="en-CA"/>
        </w:rPr>
        <w:t>, and</w:t>
      </w:r>
      <w:r w:rsidR="004B59CF">
        <w:rPr>
          <w:lang w:val="en-CA"/>
        </w:rPr>
        <w:t xml:space="preserve"> </w:t>
      </w:r>
      <w:r w:rsidRPr="0020145D">
        <w:rPr>
          <w:lang w:val="en-CA"/>
        </w:rPr>
        <w:t xml:space="preserve">helps to avoid counting short, asymptomatic AF episodes of unknown clinical significance as events </w:t>
      </w:r>
      <w:r w:rsidRPr="0020145D">
        <w:rPr>
          <w:lang w:val="en-CA"/>
        </w:rPr>
        <w:fldChar w:fldCharType="begin">
          <w:fldData xml:space="preserve">PEVuZE5vdGU+PENpdGU+PEF1dGhvcj5GcmVlZG1hbjwvQXV0aG9yPjxZZWFyPjIwMTc8L1llYXI+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</w:fldData>
        </w:fldChar>
      </w:r>
      <w:r w:rsidR="0033485B">
        <w:rPr>
          <w:lang w:val="en-CA"/>
        </w:rPr>
        <w:instrText xml:space="preserve"> ADDIN EN.CITE </w:instrText>
      </w:r>
      <w:r w:rsidR="0033485B">
        <w:rPr>
          <w:lang w:val="en-CA"/>
        </w:rPr>
        <w:fldChar w:fldCharType="begin">
          <w:fldData xml:space="preserve">PEVuZE5vdGU+PENpdGU+PEF1dGhvcj5GcmVlZG1hbjwvQXV0aG9yPjxZZWFyPjIwMTc8L1llYXI+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</w:fldData>
        </w:fldChar>
      </w:r>
      <w:r w:rsidR="0033485B">
        <w:rPr>
          <w:lang w:val="en-CA"/>
        </w:rPr>
        <w:instrText xml:space="preserve"> ADDIN EN.CITE.DATA </w:instrText>
      </w:r>
      <w:r w:rsidR="0033485B">
        <w:rPr>
          <w:lang w:val="en-CA"/>
        </w:rPr>
      </w:r>
      <w:r w:rsidR="0033485B">
        <w:rPr>
          <w:lang w:val="en-CA"/>
        </w:rPr>
        <w:fldChar w:fldCharType="end"/>
      </w:r>
      <w:r w:rsidRPr="0020145D">
        <w:rPr>
          <w:lang w:val="en-CA"/>
        </w:rPr>
      </w:r>
      <w:r w:rsidRPr="0020145D">
        <w:rPr>
          <w:lang w:val="en-CA"/>
        </w:rPr>
        <w:fldChar w:fldCharType="separate"/>
      </w:r>
      <w:r w:rsidR="0033485B">
        <w:rPr>
          <w:noProof/>
          <w:lang w:val="en-CA"/>
        </w:rPr>
        <w:t>(52)</w:t>
      </w:r>
      <w:r w:rsidRPr="0020145D">
        <w:fldChar w:fldCharType="end"/>
      </w:r>
      <w:r w:rsidRPr="0020145D">
        <w:rPr>
          <w:lang w:val="en-CA"/>
        </w:rPr>
        <w:t>.</w:t>
      </w:r>
    </w:p>
    <w:p w14:paraId="6F74ADFD" w14:textId="176E9202" w:rsidR="0020145D" w:rsidRPr="0020145D" w:rsidRDefault="0020145D" w:rsidP="004B59CF">
      <w:pPr>
        <w:spacing w:after="0" w:line="480" w:lineRule="auto"/>
        <w:ind w:firstLine="720"/>
      </w:pPr>
      <w:r w:rsidRPr="0020145D">
        <w:t>The second co-primary outcome is MINS</w:t>
      </w:r>
      <w:r w:rsidR="00AF5FDF">
        <w:t xml:space="preserve">, </w:t>
      </w:r>
      <w:r w:rsidRPr="0020145D">
        <w:t xml:space="preserve">defined as </w:t>
      </w:r>
      <w:r w:rsidR="003B53C1" w:rsidRPr="003B53C1">
        <w:rPr>
          <w:lang w:val="en-CA"/>
        </w:rPr>
        <w:t>any MI, and any elevated troponin (higher than the local lab threshold) judged to be due to myocardial ischemia (i.e., without evidence of a non-ischemic etiology [e.g. chronic elevation, pulmonary embolism, sepsis, cardioversion]) that occurred within the first 14 days after the initiation of surgery.</w:t>
      </w:r>
      <w:r w:rsidR="003B53C1">
        <w:rPr>
          <w:lang w:val="en-CA"/>
        </w:rPr>
        <w:t xml:space="preserve"> </w:t>
      </w:r>
    </w:p>
    <w:p w14:paraId="6A43AEF4" w14:textId="746D3E61" w:rsidR="0020145D" w:rsidRPr="0020145D" w:rsidRDefault="0020145D" w:rsidP="004B59CF">
      <w:pPr>
        <w:spacing w:after="0" w:line="480" w:lineRule="auto"/>
        <w:ind w:firstLine="720"/>
        <w:rPr>
          <w:lang w:val="en-CA"/>
        </w:rPr>
      </w:pPr>
      <w:r w:rsidRPr="0020145D">
        <w:t xml:space="preserve">The </w:t>
      </w:r>
      <w:r w:rsidRPr="0020145D">
        <w:rPr>
          <w:i/>
        </w:rPr>
        <w:t>secondary trial objectives</w:t>
      </w:r>
      <w:r w:rsidRPr="0020145D">
        <w:t xml:space="preserve"> are to determine whether the administration of colchicine compared with</w:t>
      </w:r>
      <w:r w:rsidRPr="0020145D">
        <w:rPr>
          <w:lang w:val="en-CA"/>
        </w:rPr>
        <w:t xml:space="preserve"> placebo reduces the following outcomes</w:t>
      </w:r>
      <w:r w:rsidR="007C4CFE">
        <w:rPr>
          <w:lang w:val="en-CA"/>
        </w:rPr>
        <w:t xml:space="preserve"> </w:t>
      </w:r>
      <w:r w:rsidR="00803D18">
        <w:rPr>
          <w:lang w:val="en-CA"/>
        </w:rPr>
        <w:t>within</w:t>
      </w:r>
      <w:r w:rsidR="007C4CFE">
        <w:rPr>
          <w:lang w:val="en-CA"/>
        </w:rPr>
        <w:t xml:space="preserve"> 14 days after randomization</w:t>
      </w:r>
      <w:r w:rsidRPr="0020145D">
        <w:rPr>
          <w:lang w:val="en-CA"/>
        </w:rPr>
        <w:t xml:space="preserve">: </w:t>
      </w:r>
    </w:p>
    <w:p w14:paraId="71E66E67" w14:textId="77777777" w:rsidR="00435217" w:rsidRPr="00435217" w:rsidRDefault="00435217" w:rsidP="00435217">
      <w:pPr>
        <w:numPr>
          <w:ilvl w:val="0"/>
          <w:numId w:val="2"/>
        </w:numPr>
        <w:spacing w:after="0" w:line="480" w:lineRule="auto"/>
        <w:rPr>
          <w:lang w:val="en-CA"/>
        </w:rPr>
      </w:pPr>
      <w:r w:rsidRPr="00435217">
        <w:rPr>
          <w:lang w:val="en-CA"/>
        </w:rPr>
        <w:t>first occurrence of the composite of all-cause mortality, nonfatal MINS, or nonfatal stroke;</w:t>
      </w:r>
    </w:p>
    <w:p w14:paraId="30265CEE" w14:textId="4110BE54" w:rsidR="00435217" w:rsidRPr="00435217" w:rsidRDefault="00435217" w:rsidP="00435217">
      <w:pPr>
        <w:numPr>
          <w:ilvl w:val="0"/>
          <w:numId w:val="2"/>
        </w:numPr>
        <w:spacing w:after="0" w:line="480" w:lineRule="auto"/>
        <w:rPr>
          <w:lang w:val="en-CA"/>
        </w:rPr>
      </w:pPr>
      <w:r w:rsidRPr="00435217">
        <w:rPr>
          <w:lang w:val="en-CA"/>
        </w:rPr>
        <w:t xml:space="preserve">first occurrence of the composite of all-cause mortality, nonfatal MI, or nonfatal stroke; </w:t>
      </w:r>
    </w:p>
    <w:p w14:paraId="4AC7E583" w14:textId="0EB4A1DE" w:rsidR="00435217" w:rsidRPr="00435217" w:rsidRDefault="00435217" w:rsidP="00435217">
      <w:pPr>
        <w:numPr>
          <w:ilvl w:val="0"/>
          <w:numId w:val="2"/>
        </w:numPr>
        <w:spacing w:after="0" w:line="480" w:lineRule="auto"/>
        <w:rPr>
          <w:lang w:val="en-CA"/>
        </w:rPr>
      </w:pPr>
      <w:r w:rsidRPr="00435217">
        <w:rPr>
          <w:lang w:val="en-CA"/>
        </w:rPr>
        <w:t>first occurrence of MINS not fulfilling the 4</w:t>
      </w:r>
      <w:r w:rsidRPr="002715C8">
        <w:rPr>
          <w:vertAlign w:val="superscript"/>
          <w:lang w:val="en-CA"/>
        </w:rPr>
        <w:t>th</w:t>
      </w:r>
      <w:r w:rsidRPr="00435217">
        <w:rPr>
          <w:lang w:val="en-CA"/>
        </w:rPr>
        <w:t xml:space="preserve"> universal definition of MI;</w:t>
      </w:r>
    </w:p>
    <w:p w14:paraId="71BC9E44" w14:textId="4D05C78D" w:rsidR="00435217" w:rsidRPr="00435217" w:rsidRDefault="00435217" w:rsidP="00435217">
      <w:pPr>
        <w:numPr>
          <w:ilvl w:val="0"/>
          <w:numId w:val="2"/>
        </w:numPr>
        <w:spacing w:after="0" w:line="480" w:lineRule="auto"/>
        <w:rPr>
          <w:lang w:val="en-CA"/>
        </w:rPr>
      </w:pPr>
      <w:r w:rsidRPr="00435217">
        <w:rPr>
          <w:lang w:val="en-CA"/>
        </w:rPr>
        <w:t>first occurrence of MI;</w:t>
      </w:r>
    </w:p>
    <w:p w14:paraId="6C108213" w14:textId="3015B5E4" w:rsidR="00435217" w:rsidRPr="00435217" w:rsidRDefault="00435217" w:rsidP="00435217">
      <w:pPr>
        <w:numPr>
          <w:ilvl w:val="0"/>
          <w:numId w:val="2"/>
        </w:numPr>
        <w:spacing w:after="0" w:line="480" w:lineRule="auto"/>
        <w:rPr>
          <w:lang w:val="en-CA"/>
        </w:rPr>
      </w:pPr>
      <w:r w:rsidRPr="00435217">
        <w:rPr>
          <w:lang w:val="en-CA"/>
        </w:rPr>
        <w:lastRenderedPageBreak/>
        <w:t>time to chest tube removal;</w:t>
      </w:r>
    </w:p>
    <w:p w14:paraId="2BDC4F43" w14:textId="1E5189F4" w:rsidR="00435217" w:rsidRPr="00435217" w:rsidRDefault="00435217" w:rsidP="00435217">
      <w:pPr>
        <w:numPr>
          <w:ilvl w:val="0"/>
          <w:numId w:val="2"/>
        </w:numPr>
        <w:spacing w:after="0" w:line="480" w:lineRule="auto"/>
        <w:rPr>
          <w:lang w:val="en-CA"/>
        </w:rPr>
      </w:pPr>
      <w:r w:rsidRPr="00435217">
        <w:rPr>
          <w:lang w:val="en-CA"/>
        </w:rPr>
        <w:t xml:space="preserve">duration of stay in </w:t>
      </w:r>
      <w:r w:rsidR="00B23C54">
        <w:rPr>
          <w:lang w:val="en-CA"/>
        </w:rPr>
        <w:t>intensive care unit</w:t>
      </w:r>
      <w:r w:rsidRPr="00435217">
        <w:rPr>
          <w:lang w:val="en-CA"/>
        </w:rPr>
        <w:t xml:space="preserve">, step-down, and in-hospital. </w:t>
      </w:r>
    </w:p>
    <w:p w14:paraId="44E5EDEE" w14:textId="7EBA2A8D" w:rsidR="0020145D" w:rsidRPr="0020145D" w:rsidRDefault="0020145D" w:rsidP="00435217">
      <w:pPr>
        <w:spacing w:after="0" w:line="480" w:lineRule="auto"/>
      </w:pPr>
      <w:r w:rsidRPr="0020145D">
        <w:t xml:space="preserve">The </w:t>
      </w:r>
      <w:r w:rsidRPr="0020145D">
        <w:rPr>
          <w:i/>
        </w:rPr>
        <w:t>tertiary trial objectives</w:t>
      </w:r>
      <w:r w:rsidRPr="0020145D">
        <w:t xml:space="preserve"> are to determine whether the administration of colchicine compared with placebo reduces the</w:t>
      </w:r>
      <w:r w:rsidRPr="0020145D">
        <w:rPr>
          <w:lang w:val="en-CA"/>
        </w:rPr>
        <w:t xml:space="preserve"> following outcomes</w:t>
      </w:r>
      <w:r w:rsidR="007C4CFE">
        <w:rPr>
          <w:lang w:val="en-CA"/>
        </w:rPr>
        <w:t xml:space="preserve"> </w:t>
      </w:r>
      <w:r w:rsidR="007C4CFE" w:rsidRPr="0020145D">
        <w:rPr>
          <w:lang w:val="en-CA"/>
        </w:rPr>
        <w:t>within 14 days of randomization</w:t>
      </w:r>
      <w:r w:rsidRPr="0020145D">
        <w:t xml:space="preserve">: </w:t>
      </w:r>
    </w:p>
    <w:p w14:paraId="6D35F954" w14:textId="46FF6E11" w:rsidR="00435217" w:rsidRPr="00435217" w:rsidRDefault="00435217" w:rsidP="00435217">
      <w:pPr>
        <w:pStyle w:val="ListParagraph"/>
        <w:numPr>
          <w:ilvl w:val="0"/>
          <w:numId w:val="6"/>
        </w:numPr>
        <w:spacing w:after="0" w:line="480" w:lineRule="auto"/>
        <w:rPr>
          <w:lang w:val="en-CA"/>
        </w:rPr>
      </w:pPr>
      <w:r w:rsidRPr="00435217">
        <w:rPr>
          <w:lang w:val="en-CA"/>
        </w:rPr>
        <w:t>all-cause mortality;</w:t>
      </w:r>
    </w:p>
    <w:p w14:paraId="4AAAF517" w14:textId="71EE2A96" w:rsidR="00435217" w:rsidRPr="00435217" w:rsidRDefault="00435217" w:rsidP="00435217">
      <w:pPr>
        <w:pStyle w:val="ListParagraph"/>
        <w:numPr>
          <w:ilvl w:val="0"/>
          <w:numId w:val="6"/>
        </w:numPr>
        <w:spacing w:after="0" w:line="480" w:lineRule="auto"/>
        <w:rPr>
          <w:lang w:val="en-CA"/>
        </w:rPr>
      </w:pPr>
      <w:r w:rsidRPr="00435217">
        <w:rPr>
          <w:lang w:val="en-CA"/>
        </w:rPr>
        <w:t>venous thromboembolism (i.e., deep vein thrombosis or pulmonary embolism)</w:t>
      </w:r>
      <w:r w:rsidRPr="00435217">
        <w:t>;</w:t>
      </w:r>
    </w:p>
    <w:p w14:paraId="1B894AA6" w14:textId="6E651F8B" w:rsidR="00435217" w:rsidRPr="00435217" w:rsidRDefault="00435217" w:rsidP="00435217">
      <w:pPr>
        <w:pStyle w:val="ListParagraph"/>
        <w:numPr>
          <w:ilvl w:val="0"/>
          <w:numId w:val="6"/>
        </w:numPr>
        <w:spacing w:after="0" w:line="480" w:lineRule="auto"/>
        <w:rPr>
          <w:lang w:val="en-CA"/>
        </w:rPr>
      </w:pPr>
      <w:r w:rsidRPr="00435217">
        <w:rPr>
          <w:lang w:val="en-CA"/>
        </w:rPr>
        <w:t xml:space="preserve">acute heart </w:t>
      </w:r>
      <w:r>
        <w:rPr>
          <w:lang w:val="en-CA"/>
        </w:rPr>
        <w:t>failure;</w:t>
      </w:r>
    </w:p>
    <w:p w14:paraId="7D018D3B" w14:textId="736AC693" w:rsidR="00435217" w:rsidRPr="00435217" w:rsidRDefault="00435217" w:rsidP="00435217">
      <w:pPr>
        <w:pStyle w:val="ListParagraph"/>
        <w:numPr>
          <w:ilvl w:val="0"/>
          <w:numId w:val="6"/>
        </w:numPr>
        <w:spacing w:after="0" w:line="480" w:lineRule="auto"/>
        <w:rPr>
          <w:lang w:val="en-CA"/>
        </w:rPr>
      </w:pPr>
      <w:r w:rsidRPr="00435217">
        <w:rPr>
          <w:lang w:val="en-CA"/>
        </w:rPr>
        <w:t>number of days alive and at home;</w:t>
      </w:r>
    </w:p>
    <w:p w14:paraId="22272F0A" w14:textId="64791C49" w:rsidR="0020145D" w:rsidRPr="0020145D" w:rsidRDefault="00435217" w:rsidP="00435217">
      <w:pPr>
        <w:pStyle w:val="ListParagraph"/>
        <w:numPr>
          <w:ilvl w:val="0"/>
          <w:numId w:val="6"/>
        </w:numPr>
        <w:spacing w:after="0" w:line="480" w:lineRule="auto"/>
        <w:rPr>
          <w:lang w:val="en-CA"/>
        </w:rPr>
      </w:pPr>
      <w:r w:rsidRPr="00435217">
        <w:rPr>
          <w:lang w:val="en-CA"/>
        </w:rPr>
        <w:t>life-threatening or major bleeding.</w:t>
      </w:r>
    </w:p>
    <w:p w14:paraId="54444A3B" w14:textId="77777777" w:rsidR="0020145D" w:rsidRPr="0020145D" w:rsidRDefault="0020145D" w:rsidP="00953DD8">
      <w:pPr>
        <w:spacing w:after="0" w:line="480" w:lineRule="auto"/>
        <w:rPr>
          <w:lang w:val="en-CA"/>
        </w:rPr>
      </w:pPr>
      <w:r w:rsidRPr="0020145D">
        <w:rPr>
          <w:lang w:val="en-CA"/>
        </w:rPr>
        <w:t xml:space="preserve">The main </w:t>
      </w:r>
      <w:r w:rsidRPr="0020145D">
        <w:rPr>
          <w:i/>
          <w:lang w:val="en-CA"/>
        </w:rPr>
        <w:t>safety outcomes</w:t>
      </w:r>
      <w:r w:rsidRPr="0020145D">
        <w:rPr>
          <w:lang w:val="en-CA"/>
        </w:rPr>
        <w:t xml:space="preserve"> of COP-AF during the 14-day period after </w:t>
      </w:r>
      <w:r w:rsidRPr="0020145D">
        <w:t>randomization are</w:t>
      </w:r>
      <w:r w:rsidRPr="0020145D">
        <w:rPr>
          <w:lang w:val="en-CA"/>
        </w:rPr>
        <w:t>:</w:t>
      </w:r>
    </w:p>
    <w:p w14:paraId="5AE08ABB" w14:textId="153F0100" w:rsidR="0020145D" w:rsidRPr="0020145D" w:rsidRDefault="0020145D" w:rsidP="00953DD8">
      <w:pPr>
        <w:pStyle w:val="ListParagraph"/>
        <w:numPr>
          <w:ilvl w:val="0"/>
          <w:numId w:val="8"/>
        </w:numPr>
        <w:spacing w:after="0" w:line="480" w:lineRule="auto"/>
        <w:rPr>
          <w:lang w:val="en-CA"/>
        </w:rPr>
      </w:pPr>
      <w:r w:rsidRPr="0020145D">
        <w:rPr>
          <w:lang w:val="en-CA"/>
        </w:rPr>
        <w:t>sepsis</w:t>
      </w:r>
      <w:r w:rsidR="00D51F81">
        <w:rPr>
          <w:lang w:val="en-CA"/>
        </w:rPr>
        <w:t xml:space="preserve"> or </w:t>
      </w:r>
      <w:r w:rsidRPr="0020145D">
        <w:rPr>
          <w:lang w:val="en-CA"/>
        </w:rPr>
        <w:t xml:space="preserve">infection; </w:t>
      </w:r>
    </w:p>
    <w:p w14:paraId="733704D8" w14:textId="4829064E" w:rsidR="0020145D" w:rsidRPr="00472A13" w:rsidRDefault="0020145D" w:rsidP="00953DD8">
      <w:pPr>
        <w:pStyle w:val="ListParagraph"/>
        <w:numPr>
          <w:ilvl w:val="0"/>
          <w:numId w:val="8"/>
        </w:numPr>
        <w:spacing w:after="0" w:line="480" w:lineRule="auto"/>
        <w:rPr>
          <w:lang w:val="en-CA"/>
        </w:rPr>
      </w:pPr>
      <w:r w:rsidRPr="00472A13">
        <w:rPr>
          <w:lang w:val="en-CA"/>
        </w:rPr>
        <w:t>non-infectious diarrhea</w:t>
      </w:r>
      <w:r w:rsidR="002715C8">
        <w:rPr>
          <w:lang w:val="en-CA"/>
        </w:rPr>
        <w:t>.</w:t>
      </w:r>
    </w:p>
    <w:p w14:paraId="425514ED" w14:textId="64C449D4" w:rsidR="0020145D" w:rsidRPr="0020145D" w:rsidRDefault="00657316" w:rsidP="00953DD8">
      <w:pPr>
        <w:spacing w:after="0" w:line="480" w:lineRule="auto"/>
        <w:rPr>
          <w:lang w:val="en-CA"/>
        </w:rPr>
      </w:pPr>
      <w:bookmarkStart w:id="18" w:name="_Hlk124173116"/>
      <w:r w:rsidRPr="00657316">
        <w:t xml:space="preserve">The adjudication committee </w:t>
      </w:r>
      <w:r>
        <w:t>is</w:t>
      </w:r>
      <w:r w:rsidRPr="00657316">
        <w:t xml:space="preserve"> composed of a committee of clinicians </w:t>
      </w:r>
      <w:r>
        <w:t>with</w:t>
      </w:r>
      <w:r w:rsidRPr="00657316">
        <w:t xml:space="preserve"> expertise in perioperative outcomes. The committee </w:t>
      </w:r>
      <w:r>
        <w:t>is</w:t>
      </w:r>
      <w:r w:rsidRPr="00657316">
        <w:t xml:space="preserve"> blinded to treatment allocation and adjudicate</w:t>
      </w:r>
      <w:r>
        <w:t>s</w:t>
      </w:r>
      <w:r w:rsidRPr="00657316">
        <w:t xml:space="preserve"> the co-primary endpoints and other outcomes according to a</w:t>
      </w:r>
      <w:r>
        <w:t xml:space="preserve">n </w:t>
      </w:r>
      <w:r w:rsidRPr="00657316">
        <w:t>adjudication plan. We will use the decisions of the outcome adjudicators for all statistical analyses of these events.</w:t>
      </w:r>
      <w:bookmarkEnd w:id="18"/>
      <w:r w:rsidRPr="00657316">
        <w:t xml:space="preserve"> </w:t>
      </w:r>
      <w:r w:rsidR="00AF5FDF">
        <w:rPr>
          <w:lang w:val="en-CA"/>
        </w:rPr>
        <w:t>Detailed definitions for all o</w:t>
      </w:r>
      <w:r w:rsidR="003D733A">
        <w:rPr>
          <w:lang w:val="en-CA"/>
        </w:rPr>
        <w:t>utcome</w:t>
      </w:r>
      <w:r w:rsidR="00435217">
        <w:rPr>
          <w:lang w:val="en-CA"/>
        </w:rPr>
        <w:t xml:space="preserve"> events</w:t>
      </w:r>
      <w:r w:rsidR="003D733A">
        <w:rPr>
          <w:lang w:val="en-CA"/>
        </w:rPr>
        <w:t xml:space="preserve"> are provided in the appendix. </w:t>
      </w:r>
    </w:p>
    <w:p w14:paraId="5510ACA7" w14:textId="77777777" w:rsidR="0020145D" w:rsidRPr="00472A13" w:rsidRDefault="00472A13" w:rsidP="00953DD8">
      <w:pPr>
        <w:spacing w:after="0" w:line="480" w:lineRule="auto"/>
        <w:rPr>
          <w:u w:val="single"/>
        </w:rPr>
      </w:pPr>
      <w:bookmarkStart w:id="19" w:name="_Hlk117689091"/>
      <w:r w:rsidRPr="00472A13">
        <w:rPr>
          <w:u w:val="single"/>
        </w:rPr>
        <w:t>Sample size calculations</w:t>
      </w:r>
    </w:p>
    <w:p w14:paraId="7BBC535D" w14:textId="6A022AD9" w:rsidR="00472A13" w:rsidRPr="00472A13" w:rsidRDefault="00435217" w:rsidP="00EF7AED">
      <w:pPr>
        <w:spacing w:after="0" w:line="480" w:lineRule="auto"/>
        <w:ind w:firstLine="720"/>
        <w:rPr>
          <w:lang w:val="en-CA"/>
        </w:rPr>
      </w:pPr>
      <w:bookmarkStart w:id="20" w:name="_Hlk124417645"/>
      <w:r w:rsidRPr="00435217">
        <w:rPr>
          <w:lang w:val="en-CA"/>
        </w:rPr>
        <w:t xml:space="preserve">Based on data </w:t>
      </w:r>
      <w:r w:rsidR="00265B63">
        <w:rPr>
          <w:lang w:val="en-CA"/>
        </w:rPr>
        <w:t>from</w:t>
      </w:r>
      <w:r w:rsidRPr="00435217">
        <w:rPr>
          <w:lang w:val="en-CA"/>
        </w:rPr>
        <w:t xml:space="preserve"> 2</w:t>
      </w:r>
      <w:r w:rsidR="00265B63">
        <w:rPr>
          <w:lang w:val="en-CA"/>
        </w:rPr>
        <w:t>,</w:t>
      </w:r>
      <w:r w:rsidRPr="00435217">
        <w:rPr>
          <w:lang w:val="en-CA"/>
        </w:rPr>
        <w:t>100 randomized patients, we estimate an overall incidence of perioperative AF of approximately 9</w:t>
      </w:r>
      <w:r>
        <w:rPr>
          <w:lang w:val="en-CA"/>
        </w:rPr>
        <w:t>%</w:t>
      </w:r>
      <w:r w:rsidR="00FE11E2">
        <w:rPr>
          <w:lang w:val="en-CA"/>
        </w:rPr>
        <w:t xml:space="preserve">, </w:t>
      </w:r>
      <w:r w:rsidR="00FE11E2" w:rsidRPr="00472A13">
        <w:rPr>
          <w:lang w:val="en-CA"/>
        </w:rPr>
        <w:t xml:space="preserve">and </w:t>
      </w:r>
      <w:r w:rsidR="001E75F9">
        <w:rPr>
          <w:lang w:val="en-CA"/>
        </w:rPr>
        <w:t xml:space="preserve">a </w:t>
      </w:r>
      <w:r w:rsidR="00FE11E2" w:rsidRPr="00472A13">
        <w:rPr>
          <w:lang w:val="en-CA"/>
        </w:rPr>
        <w:t>permanent discontinuation rate of 10.5% in week 1 and 2.7% in week 2 of the trial</w:t>
      </w:r>
      <w:r>
        <w:rPr>
          <w:lang w:val="en-CA"/>
        </w:rPr>
        <w:t xml:space="preserve">. </w:t>
      </w:r>
      <w:proofErr w:type="gramStart"/>
      <w:r w:rsidR="00BE2D45">
        <w:rPr>
          <w:lang w:val="en-CA"/>
        </w:rPr>
        <w:t>Also</w:t>
      </w:r>
      <w:proofErr w:type="gramEnd"/>
      <w:r w:rsidR="00BE2D45">
        <w:rPr>
          <w:lang w:val="en-CA"/>
        </w:rPr>
        <w:t xml:space="preserve"> </w:t>
      </w:r>
      <w:r w:rsidR="001E75F9">
        <w:rPr>
          <w:lang w:val="en-CA"/>
        </w:rPr>
        <w:t>a</w:t>
      </w:r>
      <w:r w:rsidR="00AF5FDF">
        <w:rPr>
          <w:lang w:val="en-CA"/>
        </w:rPr>
        <w:t xml:space="preserve">ssuming a </w:t>
      </w:r>
      <w:r>
        <w:rPr>
          <w:lang w:val="en-CA"/>
        </w:rPr>
        <w:t>relative risk reduction</w:t>
      </w:r>
      <w:r w:rsidR="00AF5FDF" w:rsidRPr="00472A13">
        <w:rPr>
          <w:lang w:val="en-CA"/>
        </w:rPr>
        <w:t xml:space="preserve"> </w:t>
      </w:r>
      <w:r w:rsidR="00AF5FDF">
        <w:rPr>
          <w:lang w:val="en-CA"/>
        </w:rPr>
        <w:t xml:space="preserve">of </w:t>
      </w:r>
      <w:r w:rsidR="00AF5FDF" w:rsidRPr="00472A13">
        <w:rPr>
          <w:lang w:val="en-CA"/>
        </w:rPr>
        <w:t>30%</w:t>
      </w:r>
      <w:r w:rsidR="00AF5FDF">
        <w:rPr>
          <w:lang w:val="en-CA"/>
        </w:rPr>
        <w:t xml:space="preserve">, </w:t>
      </w:r>
      <w:r w:rsidR="001E75F9">
        <w:rPr>
          <w:lang w:val="en-CA"/>
        </w:rPr>
        <w:t xml:space="preserve">and </w:t>
      </w:r>
      <w:r w:rsidR="00472A13" w:rsidRPr="00472A13">
        <w:rPr>
          <w:lang w:val="en-CA"/>
        </w:rPr>
        <w:t>a 2-sided alpha of 0.</w:t>
      </w:r>
      <w:r w:rsidR="000C516D">
        <w:rPr>
          <w:lang w:val="en-CA"/>
        </w:rPr>
        <w:t>0324</w:t>
      </w:r>
      <w:r w:rsidR="00472A13" w:rsidRPr="00472A13">
        <w:rPr>
          <w:lang w:val="en-CA"/>
        </w:rPr>
        <w:t>, 3,200 patients will provide 8</w:t>
      </w:r>
      <w:r w:rsidR="000C516D">
        <w:rPr>
          <w:lang w:val="en-CA"/>
        </w:rPr>
        <w:t>3</w:t>
      </w:r>
      <w:r w:rsidR="00472A13" w:rsidRPr="00472A13">
        <w:rPr>
          <w:lang w:val="en-CA"/>
        </w:rPr>
        <w:t xml:space="preserve">% </w:t>
      </w:r>
      <w:r w:rsidR="00891C92">
        <w:rPr>
          <w:lang w:val="en-CA"/>
        </w:rPr>
        <w:t xml:space="preserve">power </w:t>
      </w:r>
      <w:r w:rsidR="00472A13" w:rsidRPr="00472A13">
        <w:rPr>
          <w:lang w:val="en-CA"/>
        </w:rPr>
        <w:t>for the first co-primary outcome.</w:t>
      </w:r>
      <w:r w:rsidR="004B59CF">
        <w:rPr>
          <w:lang w:val="en-CA"/>
        </w:rPr>
        <w:t xml:space="preserve"> </w:t>
      </w:r>
      <w:bookmarkEnd w:id="20"/>
    </w:p>
    <w:p w14:paraId="02D708AE" w14:textId="46FCEBA0" w:rsidR="00472A13" w:rsidRPr="00472A13" w:rsidRDefault="00331DD8" w:rsidP="004B59CF">
      <w:pPr>
        <w:spacing w:after="0" w:line="480" w:lineRule="auto"/>
        <w:ind w:firstLine="720"/>
        <w:rPr>
          <w:bCs/>
        </w:rPr>
      </w:pPr>
      <w:bookmarkStart w:id="21" w:name="_Hlk97979959"/>
      <w:r w:rsidRPr="00331DD8">
        <w:rPr>
          <w:lang w:val="en-CA"/>
        </w:rPr>
        <w:t xml:space="preserve">Based on data </w:t>
      </w:r>
      <w:r w:rsidR="00265B63">
        <w:rPr>
          <w:lang w:val="en-CA"/>
        </w:rPr>
        <w:t>from</w:t>
      </w:r>
      <w:r w:rsidRPr="00331DD8">
        <w:rPr>
          <w:lang w:val="en-CA"/>
        </w:rPr>
        <w:t xml:space="preserve"> 2</w:t>
      </w:r>
      <w:r w:rsidR="00265B63">
        <w:rPr>
          <w:lang w:val="en-CA"/>
        </w:rPr>
        <w:t>,</w:t>
      </w:r>
      <w:r w:rsidRPr="00331DD8">
        <w:rPr>
          <w:lang w:val="en-CA"/>
        </w:rPr>
        <w:t xml:space="preserve">100 randomized patients, the overall incidence of elevated troponin measurements after </w:t>
      </w:r>
      <w:r w:rsidR="00376C14">
        <w:rPr>
          <w:lang w:val="en-CA"/>
        </w:rPr>
        <w:t xml:space="preserve">major </w:t>
      </w:r>
      <w:r w:rsidR="00376C14">
        <w:t xml:space="preserve">noncardiac </w:t>
      </w:r>
      <w:r w:rsidRPr="00331DD8">
        <w:rPr>
          <w:lang w:val="en-CA"/>
        </w:rPr>
        <w:t xml:space="preserve">thoracic surgery is approximately 25%. </w:t>
      </w:r>
      <w:r w:rsidR="00472A13" w:rsidRPr="00472A13">
        <w:rPr>
          <w:lang w:val="en-CA"/>
        </w:rPr>
        <w:t>Assuming that 10-1</w:t>
      </w:r>
      <w:r w:rsidR="000E4381">
        <w:rPr>
          <w:lang w:val="en-CA"/>
        </w:rPr>
        <w:t>5</w:t>
      </w:r>
      <w:r w:rsidR="00472A13" w:rsidRPr="00472A13">
        <w:rPr>
          <w:lang w:val="en-CA"/>
        </w:rPr>
        <w:t xml:space="preserve">% of </w:t>
      </w:r>
      <w:r w:rsidR="00472A13" w:rsidRPr="00472A13">
        <w:rPr>
          <w:lang w:val="en-CA"/>
        </w:rPr>
        <w:lastRenderedPageBreak/>
        <w:t xml:space="preserve">these events are nonischemic in origin </w:t>
      </w:r>
      <w:r w:rsidR="00472A13" w:rsidRPr="00472A13">
        <w:rPr>
          <w:lang w:val="en-CA"/>
        </w:rPr>
        <w:fldChar w:fldCharType="begin">
          <w:fldData xml:space="preserve">PEVuZE5vdGU+PENpdGU+PEF1dGhvcj5Xcml0aW5nIENvbW1pdHRlZSBmb3IgdGhlPC9BdXRob3I+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</w:fldData>
        </w:fldChar>
      </w:r>
      <w:r w:rsidR="00BA0E24">
        <w:rPr>
          <w:lang w:val="en-CA"/>
        </w:rPr>
        <w:instrText xml:space="preserve"> ADDIN EN.CITE </w:instrText>
      </w:r>
      <w:r w:rsidR="00BA0E24">
        <w:rPr>
          <w:lang w:val="en-CA"/>
        </w:rPr>
        <w:fldChar w:fldCharType="begin">
          <w:fldData xml:space="preserve">PEVuZE5vdGU+PENpdGU+PEF1dGhvcj5Xcml0aW5nIENvbW1pdHRlZSBmb3IgdGhlPC9BdXRob3I+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</w:fldData>
        </w:fldChar>
      </w:r>
      <w:r w:rsidR="00BA0E24">
        <w:rPr>
          <w:lang w:val="en-CA"/>
        </w:rPr>
        <w:instrText xml:space="preserve"> ADDIN EN.CITE.DATA </w:instrText>
      </w:r>
      <w:r w:rsidR="00BA0E24">
        <w:rPr>
          <w:lang w:val="en-CA"/>
        </w:rPr>
      </w:r>
      <w:r w:rsidR="00BA0E24">
        <w:rPr>
          <w:lang w:val="en-CA"/>
        </w:rPr>
        <w:fldChar w:fldCharType="end"/>
      </w:r>
      <w:r w:rsidR="00472A13" w:rsidRPr="00472A13">
        <w:rPr>
          <w:lang w:val="en-CA"/>
        </w:rPr>
      </w:r>
      <w:r w:rsidR="00472A13" w:rsidRPr="00472A13">
        <w:rPr>
          <w:lang w:val="en-CA"/>
        </w:rPr>
        <w:fldChar w:fldCharType="separate"/>
      </w:r>
      <w:r w:rsidR="00BA0E24">
        <w:rPr>
          <w:noProof/>
          <w:lang w:val="en-CA"/>
        </w:rPr>
        <w:t>(24)</w:t>
      </w:r>
      <w:r w:rsidR="00472A13" w:rsidRPr="00472A13">
        <w:fldChar w:fldCharType="end"/>
      </w:r>
      <w:r w:rsidR="00472A13" w:rsidRPr="00472A13">
        <w:rPr>
          <w:lang w:val="en-CA"/>
        </w:rPr>
        <w:t xml:space="preserve">, the overall incidence of MINS will be around 22%, which is consistent with the unblinded results from the pilot trial </w:t>
      </w:r>
      <w:r w:rsidR="00472A13" w:rsidRPr="00472A13">
        <w:rPr>
          <w:lang w:val="en-CA"/>
        </w:rPr>
        <w:fldChar w:fldCharType="begin">
          <w:fldData xml:space="preserve">PEVuZE5vdGU+PENpdGU+PEF1dGhvcj5CZXNzaXNzb3c8L0F1dGhvcj48WWVhcj4yMDE4PC9ZZWFy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</w:fldData>
        </w:fldChar>
      </w:r>
      <w:r w:rsidR="00BA0E24">
        <w:rPr>
          <w:lang w:val="en-CA"/>
        </w:rPr>
        <w:instrText xml:space="preserve"> ADDIN EN.CITE </w:instrText>
      </w:r>
      <w:r w:rsidR="00BA0E24">
        <w:rPr>
          <w:lang w:val="en-CA"/>
        </w:rPr>
        <w:fldChar w:fldCharType="begin">
          <w:fldData xml:space="preserve">PEVuZE5vdGU+PENpdGU+PEF1dGhvcj5CZXNzaXNzb3c8L0F1dGhvcj48WWVhcj4yMDE4PC9ZZWFy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</w:fldData>
        </w:fldChar>
      </w:r>
      <w:r w:rsidR="00BA0E24">
        <w:rPr>
          <w:lang w:val="en-CA"/>
        </w:rPr>
        <w:instrText xml:space="preserve"> ADDIN EN.CITE.DATA </w:instrText>
      </w:r>
      <w:r w:rsidR="00BA0E24">
        <w:rPr>
          <w:lang w:val="en-CA"/>
        </w:rPr>
      </w:r>
      <w:r w:rsidR="00BA0E24">
        <w:rPr>
          <w:lang w:val="en-CA"/>
        </w:rPr>
        <w:fldChar w:fldCharType="end"/>
      </w:r>
      <w:r w:rsidR="00472A13" w:rsidRPr="00472A13">
        <w:rPr>
          <w:lang w:val="en-CA"/>
        </w:rPr>
      </w:r>
      <w:r w:rsidR="00472A13" w:rsidRPr="00472A13">
        <w:rPr>
          <w:lang w:val="en-CA"/>
        </w:rPr>
        <w:fldChar w:fldCharType="separate"/>
      </w:r>
      <w:r w:rsidR="00BA0E24">
        <w:rPr>
          <w:noProof/>
          <w:lang w:val="en-CA"/>
        </w:rPr>
        <w:t>(20)</w:t>
      </w:r>
      <w:r w:rsidR="00472A13" w:rsidRPr="00472A13">
        <w:fldChar w:fldCharType="end"/>
      </w:r>
      <w:r w:rsidR="00472A13" w:rsidRPr="00472A13">
        <w:rPr>
          <w:lang w:val="en-CA"/>
        </w:rPr>
        <w:t xml:space="preserve">. Assuming </w:t>
      </w:r>
      <w:bookmarkEnd w:id="21"/>
      <w:r w:rsidR="00472A13" w:rsidRPr="00472A13">
        <w:rPr>
          <w:lang w:val="en-CA"/>
        </w:rPr>
        <w:t xml:space="preserve">a 20% </w:t>
      </w:r>
      <w:r w:rsidR="00435217">
        <w:rPr>
          <w:lang w:val="en-CA"/>
        </w:rPr>
        <w:t>relative risk reduction</w:t>
      </w:r>
      <w:r w:rsidR="00435217" w:rsidRPr="00472A13">
        <w:rPr>
          <w:lang w:val="en-CA"/>
        </w:rPr>
        <w:t xml:space="preserve"> </w:t>
      </w:r>
      <w:r w:rsidR="00472A13" w:rsidRPr="00472A13">
        <w:rPr>
          <w:lang w:val="en-CA"/>
        </w:rPr>
        <w:t>in the colchicine group, a 2-sided alpha of 0.</w:t>
      </w:r>
      <w:r w:rsidR="000C516D">
        <w:rPr>
          <w:lang w:val="en-CA"/>
        </w:rPr>
        <w:t>0176</w:t>
      </w:r>
      <w:r w:rsidR="00472A13" w:rsidRPr="00472A13">
        <w:rPr>
          <w:lang w:val="en-CA"/>
        </w:rPr>
        <w:t>, and a permanent discontinuation rate of 10.5% in week 1 and 2.7% in week 2 of the trial</w:t>
      </w:r>
      <w:r w:rsidR="00AF5FDF">
        <w:rPr>
          <w:lang w:val="en-CA"/>
        </w:rPr>
        <w:t>,</w:t>
      </w:r>
      <w:r w:rsidR="00472A13" w:rsidRPr="00472A13">
        <w:rPr>
          <w:lang w:val="en-CA"/>
        </w:rPr>
        <w:t xml:space="preserve"> 3,200 patients will provide a power of </w:t>
      </w:r>
      <w:r w:rsidR="000C516D">
        <w:rPr>
          <w:lang w:val="en-CA"/>
        </w:rPr>
        <w:t>80</w:t>
      </w:r>
      <w:r w:rsidR="00472A13" w:rsidRPr="00472A13">
        <w:rPr>
          <w:lang w:val="en-CA"/>
        </w:rPr>
        <w:t>% for the co-primary outcome of MINS.</w:t>
      </w:r>
    </w:p>
    <w:p w14:paraId="0E74B249" w14:textId="77777777" w:rsidR="00472A13" w:rsidRPr="00472A13" w:rsidRDefault="00472A13" w:rsidP="00953DD8">
      <w:pPr>
        <w:spacing w:after="0" w:line="480" w:lineRule="auto"/>
        <w:rPr>
          <w:u w:val="single"/>
        </w:rPr>
      </w:pPr>
      <w:r w:rsidRPr="00472A13">
        <w:rPr>
          <w:u w:val="single"/>
        </w:rPr>
        <w:t>Statistical analysis</w:t>
      </w:r>
    </w:p>
    <w:p w14:paraId="088AFD18" w14:textId="2D72950B" w:rsidR="001952D0" w:rsidRPr="001952D0" w:rsidRDefault="00AF5FDF" w:rsidP="001952D0">
      <w:pPr>
        <w:spacing w:after="0" w:line="480" w:lineRule="auto"/>
        <w:ind w:firstLine="720"/>
      </w:pPr>
      <w:r>
        <w:t>All s</w:t>
      </w:r>
      <w:r w:rsidR="00472A13" w:rsidRPr="00472A13">
        <w:t>tatistical analys</w:t>
      </w:r>
      <w:r>
        <w:t>e</w:t>
      </w:r>
      <w:r w:rsidR="00472A13" w:rsidRPr="00472A13">
        <w:t>s will follow the trial completion according to a separate statistical analysis plan</w:t>
      </w:r>
      <w:r>
        <w:t xml:space="preserve">, to </w:t>
      </w:r>
      <w:r w:rsidR="00472A13" w:rsidRPr="00472A13">
        <w:rPr>
          <w:lang w:val="en-CA"/>
        </w:rPr>
        <w:t xml:space="preserve">be written before the termination of the trial and unblinding. </w:t>
      </w:r>
      <w:r w:rsidR="00F7108E">
        <w:rPr>
          <w:lang w:val="en-CA"/>
        </w:rPr>
        <w:t>For both co-</w:t>
      </w:r>
      <w:r w:rsidR="00F7108E" w:rsidRPr="00472A13">
        <w:rPr>
          <w:lang w:val="en-CA"/>
        </w:rPr>
        <w:t xml:space="preserve">primary outcomes, </w:t>
      </w:r>
      <w:r w:rsidR="00F7108E">
        <w:rPr>
          <w:lang w:val="en-CA"/>
        </w:rPr>
        <w:t>w</w:t>
      </w:r>
      <w:r w:rsidR="00472A13" w:rsidRPr="00472A13">
        <w:rPr>
          <w:lang w:val="en-CA"/>
        </w:rPr>
        <w:t xml:space="preserve">e will plot the </w:t>
      </w:r>
      <w:r w:rsidR="00472A13" w:rsidRPr="00A42A75">
        <w:rPr>
          <w:rFonts w:cstheme="minorHAnsi"/>
          <w:lang w:val="en-CA"/>
        </w:rPr>
        <w:t>cumulative incidence curves between the two treatment groups and compare them using log-rank test</w:t>
      </w:r>
      <w:r w:rsidRPr="00A42A75">
        <w:rPr>
          <w:rFonts w:cstheme="minorHAnsi"/>
          <w:lang w:val="en-CA"/>
        </w:rPr>
        <w:t>s</w:t>
      </w:r>
      <w:r w:rsidR="00472A13" w:rsidRPr="00A42A75">
        <w:rPr>
          <w:rFonts w:cstheme="minorHAnsi"/>
          <w:lang w:val="en-CA"/>
        </w:rPr>
        <w:t xml:space="preserve">. We will use </w:t>
      </w:r>
      <w:r w:rsidR="00472A13" w:rsidRPr="00A42A75">
        <w:rPr>
          <w:rFonts w:cstheme="minorHAnsi"/>
        </w:rPr>
        <w:t xml:space="preserve">Cox </w:t>
      </w:r>
      <w:r w:rsidR="00DD56FE" w:rsidRPr="00A42A75">
        <w:rPr>
          <w:rFonts w:cstheme="minorHAnsi"/>
        </w:rPr>
        <w:t>proportional-hazards</w:t>
      </w:r>
      <w:r w:rsidR="00472A13" w:rsidRPr="00A42A75">
        <w:rPr>
          <w:rFonts w:cstheme="minorHAnsi"/>
        </w:rPr>
        <w:t xml:space="preserve"> models </w:t>
      </w:r>
      <w:r w:rsidR="00DD56FE" w:rsidRPr="00A42A75">
        <w:rPr>
          <w:rFonts w:cstheme="minorHAnsi"/>
        </w:rPr>
        <w:t xml:space="preserve">with treatment group as an independent variable </w:t>
      </w:r>
      <w:r w:rsidR="00472A13" w:rsidRPr="00A42A75">
        <w:rPr>
          <w:rFonts w:cstheme="minorHAnsi"/>
        </w:rPr>
        <w:t>to obtain HRs and 95% C</w:t>
      </w:r>
      <w:r w:rsidR="008619EA" w:rsidRPr="00A42A75">
        <w:rPr>
          <w:rFonts w:cstheme="minorHAnsi"/>
        </w:rPr>
        <w:t>I</w:t>
      </w:r>
      <w:r w:rsidR="00472A13" w:rsidRPr="00A42A75">
        <w:rPr>
          <w:rFonts w:cstheme="minorHAnsi"/>
        </w:rPr>
        <w:t>s</w:t>
      </w:r>
      <w:r w:rsidR="00DD56FE" w:rsidRPr="00A42A75">
        <w:rPr>
          <w:rFonts w:cstheme="minorHAnsi"/>
        </w:rPr>
        <w:t>.</w:t>
      </w:r>
      <w:r w:rsidR="00DD56FE" w:rsidRPr="00A42A75">
        <w:rPr>
          <w:rFonts w:cstheme="minorHAnsi"/>
          <w:lang w:val="en-CA"/>
        </w:rPr>
        <w:t xml:space="preserve"> </w:t>
      </w:r>
      <w:r w:rsidR="00A42A75" w:rsidRPr="00A42A75">
        <w:rPr>
          <w:rFonts w:cstheme="minorHAnsi"/>
          <w:lang w:val="en-CA"/>
        </w:rPr>
        <w:t xml:space="preserve">If needed, the competing risk of death will be taken into account using </w:t>
      </w:r>
      <w:proofErr w:type="spellStart"/>
      <w:r w:rsidR="00A42A75" w:rsidRPr="00A42A75">
        <w:rPr>
          <w:rFonts w:cstheme="minorHAnsi"/>
          <w:lang w:val="en-CA"/>
        </w:rPr>
        <w:t>subdistribution</w:t>
      </w:r>
      <w:proofErr w:type="spellEnd"/>
      <w:r w:rsidR="00A42A75" w:rsidRPr="00A42A75">
        <w:rPr>
          <w:rFonts w:cstheme="minorHAnsi"/>
          <w:lang w:val="en-CA"/>
        </w:rPr>
        <w:t xml:space="preserve"> hazards models proposed by Fine and Gray </w:t>
      </w:r>
      <w:r w:rsidR="00A42A75" w:rsidRPr="00A42A75">
        <w:rPr>
          <w:rFonts w:cstheme="minorHAnsi"/>
          <w:lang w:val="en-CA"/>
        </w:rPr>
        <w:fldChar w:fldCharType="begin"/>
      </w:r>
      <w:r w:rsidR="0033485B">
        <w:rPr>
          <w:rFonts w:cstheme="minorHAnsi"/>
          <w:lang w:val="en-CA"/>
        </w:rPr>
        <w:instrText xml:space="preserve"> ADDIN EN.CITE &lt;EndNote&gt;&lt;Cite&gt;&lt;Author&gt;Fine&lt;/Author&gt;&lt;Year&gt;1999&lt;/Year&gt;&lt;RecNum&gt;131&lt;/RecNum&gt;&lt;DisplayText&gt;(53)&lt;/DisplayText&gt;&lt;record&gt;&lt;rec-number&gt;131&lt;/rec-number&gt;&lt;foreign-keys&gt;&lt;key app="EN" db-id="sd2v9rta7r0d9oevr0kxdep9zex0wzezf22a" timestamp="1517850409"&gt;131&lt;/key&gt;&lt;/foreign-keys&gt;&lt;ref-type name="Journal Article"&gt;17&lt;/ref-type&gt;&lt;contributors&gt;&lt;authors&gt;&lt;author&gt;Fine, J. P.&lt;/author&gt;&lt;author&gt;Gray, R. J.&lt;/author&gt;&lt;/authors&gt;&lt;/contributors&gt;&lt;auth-address&gt;Fine, JP&amp;#xD;Univ Wisconsin, Dept Stat, Madison, WI 53706 USA&amp;#xD;Univ Wisconsin, Dept Stat, Madison, WI 53706 USA&amp;#xD;Univ Wisconsin, Dept Stat, Madison, WI 53706 USA&amp;#xD;Univ Wisconsin, Dept Biostat &amp;amp; Med Informat, Madison, WI 53706 USA&amp;#xD;Harvard Univ, Dept Biostat, Boston, MA 02115 USA&lt;/auth-address&gt;&lt;titles&gt;&lt;title&gt;A proportional hazards model for the subdistribution of a competing risk&lt;/title&gt;&lt;secondary-title&gt;J Am Stat Assoc&lt;/secondary-title&gt;&lt;alt-title&gt;J Am Stat Assoc&lt;/alt-title&gt;&lt;/titles&gt;&lt;periodical&gt;&lt;full-title&gt;J Am Stat Assoc&lt;/full-title&gt;&lt;abbr-1&gt;J Am Stat Assoc&lt;/abbr-1&gt;&lt;/periodical&gt;&lt;alt-periodical&gt;&lt;full-title&gt;J Am Stat Assoc&lt;/full-title&gt;&lt;abbr-1&gt;J Am Stat Assoc&lt;/abbr-1&gt;&lt;/alt-periodical&gt;&lt;pages&gt;496-509&lt;/pages&gt;&lt;volume&gt;94&lt;/volume&gt;&lt;number&gt;446&lt;/number&gt;&lt;keywords&gt;&lt;keyword&gt;hazard of subdistribution&lt;/keyword&gt;&lt;keyword&gt;martingale&lt;/keyword&gt;&lt;keyword&gt;partial likelihood&lt;/keyword&gt;&lt;keyword&gt;transformation model&lt;/keyword&gt;&lt;keyword&gt;transformation models&lt;/keyword&gt;&lt;keyword&gt;failure&lt;/keyword&gt;&lt;keyword&gt;curves&lt;/keyword&gt;&lt;keyword&gt;probabilities&lt;/keyword&gt;&lt;/keywords&gt;&lt;dates&gt;&lt;year&gt;1999&lt;/year&gt;&lt;pub-dates&gt;&lt;date&gt;Jun&lt;/date&gt;&lt;/pub-dates&gt;&lt;/dates&gt;&lt;isbn&gt;0162-1459&lt;/isbn&gt;&lt;accession-num&gt;WOS:000081058500019&lt;/accession-num&gt;&lt;urls&gt;&lt;related-urls&gt;&lt;url&gt;&amp;lt;Go to ISI&amp;gt;://WOS:000081058500019&lt;/url&gt;&lt;url&gt;http://www.tandfonline.com/doi/pdf/10.1080/01621459.1999.10474144&lt;/url&gt;&lt;/related-urls&gt;&lt;/urls&gt;&lt;electronic-resource-num&gt;Doi 10.2307/2670170&lt;/electronic-resource-num&gt;&lt;language&gt;English&lt;/language&gt;&lt;/record&gt;&lt;/Cite&gt;&lt;/EndNote&gt;</w:instrText>
      </w:r>
      <w:r w:rsidR="00A42A75" w:rsidRPr="00A42A75">
        <w:rPr>
          <w:rFonts w:cstheme="minorHAnsi"/>
          <w:lang w:val="en-CA"/>
        </w:rPr>
        <w:fldChar w:fldCharType="separate"/>
      </w:r>
      <w:r w:rsidR="0033485B">
        <w:rPr>
          <w:rFonts w:cstheme="minorHAnsi"/>
          <w:noProof/>
          <w:lang w:val="en-CA"/>
        </w:rPr>
        <w:t>(53)</w:t>
      </w:r>
      <w:r w:rsidR="00A42A75" w:rsidRPr="00A42A75">
        <w:rPr>
          <w:rFonts w:cstheme="minorHAnsi"/>
          <w:lang w:val="en-CA"/>
        </w:rPr>
        <w:fldChar w:fldCharType="end"/>
      </w:r>
      <w:r w:rsidR="00A42A75" w:rsidRPr="00A42A75">
        <w:rPr>
          <w:rFonts w:cstheme="minorHAnsi"/>
          <w:lang w:val="en-CA"/>
        </w:rPr>
        <w:t xml:space="preserve">. </w:t>
      </w:r>
      <w:r w:rsidR="008619EA" w:rsidRPr="00A42A75">
        <w:rPr>
          <w:rFonts w:cstheme="minorHAnsi"/>
          <w:lang w:val="en-CA"/>
        </w:rPr>
        <w:t>C</w:t>
      </w:r>
      <w:r w:rsidR="00DD56FE" w:rsidRPr="00A42A75">
        <w:rPr>
          <w:rFonts w:cstheme="minorHAnsi"/>
          <w:lang w:val="en-CA"/>
        </w:rPr>
        <w:t xml:space="preserve">olchicine </w:t>
      </w:r>
      <w:r w:rsidR="008619EA" w:rsidRPr="00A42A75">
        <w:rPr>
          <w:rFonts w:cstheme="minorHAnsi"/>
          <w:lang w:val="en-CA"/>
        </w:rPr>
        <w:t>will be considered effective if</w:t>
      </w:r>
      <w:r w:rsidR="00DD56FE" w:rsidRPr="00A42A75">
        <w:rPr>
          <w:rFonts w:cstheme="minorHAnsi"/>
          <w:lang w:val="en-CA"/>
        </w:rPr>
        <w:t xml:space="preserve"> either of the two co-primary efficacy analyses is significant. To address the multiplicity problem that might occur, </w:t>
      </w:r>
      <w:r w:rsidR="0062694E" w:rsidRPr="00A42A75">
        <w:rPr>
          <w:rFonts w:cstheme="minorHAnsi"/>
          <w:lang w:val="en-CA"/>
        </w:rPr>
        <w:t>we will</w:t>
      </w:r>
      <w:r w:rsidR="0062694E">
        <w:rPr>
          <w:lang w:val="en-CA"/>
        </w:rPr>
        <w:t xml:space="preserve"> use the ‘fallback procedure’ </w:t>
      </w:r>
      <w:r w:rsidR="00DE54B9">
        <w:fldChar w:fldCharType="begin"/>
      </w:r>
      <w:r w:rsidR="0033485B">
        <w:instrText xml:space="preserve"> ADDIN EN.CITE &lt;EndNote&gt;&lt;Cite&gt;&lt;Author&gt;Wiens&lt;/Author&gt;&lt;Year&gt;2005&lt;/Year&gt;&lt;RecNum&gt;234&lt;/RecNum&gt;&lt;DisplayText&gt;(54)&lt;/DisplayText&gt;&lt;record&gt;&lt;rec-number&gt;234&lt;/rec-number&gt;&lt;foreign-keys&gt;&lt;key app="EN" db-id="sd2v9rta7r0d9oevr0kxdep9zex0wzezf22a" timestamp="1666966778"&gt;234&lt;/key&gt;&lt;/foreign-keys&gt;&lt;ref-type name="Journal Article"&gt;17&lt;/ref-type&gt;&lt;contributors&gt;&lt;authors&gt;&lt;author&gt;Wiens, B. L.&lt;/author&gt;&lt;author&gt;Dmitrienko, A.&lt;/author&gt;&lt;/authors&gt;&lt;/contributors&gt;&lt;auth-address&gt;Amgen Inc., Thousand Oaks, California, USA. Brian.Wiens@Myogen.com&lt;/auth-address&gt;&lt;titles&gt;&lt;title&gt;The fallback procedure for evaluating a single family of hypotheses&lt;/title&gt;&lt;secondary-title&gt;J Biopharm Stat&lt;/secondary-title&gt;&lt;/titles&gt;&lt;periodical&gt;&lt;full-title&gt;J Biopharm Stat&lt;/full-title&gt;&lt;/periodical&gt;&lt;pages&gt;929-42&lt;/pages&gt;&lt;volume&gt;15&lt;/volume&gt;&lt;number&gt;6&lt;/number&gt;&lt;edition&gt;2005/11/11&lt;/edition&gt;&lt;keywords&gt;&lt;keyword&gt;*Data Interpretation, Statistical&lt;/keyword&gt;&lt;keyword&gt;Endpoint Determination&lt;/keyword&gt;&lt;keyword&gt;False Positive Reactions&lt;/keyword&gt;&lt;keyword&gt;Probability&lt;/keyword&gt;&lt;keyword&gt;Research Design/*standards&lt;/keyword&gt;&lt;/keywords&gt;&lt;dates&gt;&lt;year&gt;2005&lt;/year&gt;&lt;/dates&gt;&lt;isbn&gt;1054-3406 (Print)&amp;#xD;1054-3406 (Linking)&lt;/isbn&gt;&lt;accession-num&gt;16279352&lt;/accession-num&gt;&lt;urls&gt;&lt;related-urls&gt;&lt;url&gt;https://www.ncbi.nlm.nih.gov/pubmed/16279352&lt;/url&gt;&lt;/related-urls&gt;&lt;/urls&gt;&lt;electronic-resource-num&gt;10.1080/10543400500265660&lt;/electronic-resource-num&gt;&lt;/record&gt;&lt;/Cite&gt;&lt;/EndNote&gt;</w:instrText>
      </w:r>
      <w:r w:rsidR="00DE54B9">
        <w:fldChar w:fldCharType="separate"/>
      </w:r>
      <w:r w:rsidR="0033485B">
        <w:rPr>
          <w:noProof/>
        </w:rPr>
        <w:t>(54)</w:t>
      </w:r>
      <w:r w:rsidR="00DE54B9">
        <w:fldChar w:fldCharType="end"/>
      </w:r>
      <w:r w:rsidR="0062694E">
        <w:t xml:space="preserve">, </w:t>
      </w:r>
      <w:r w:rsidR="0062694E">
        <w:rPr>
          <w:lang w:val="en-CA"/>
        </w:rPr>
        <w:t xml:space="preserve">and we will partition </w:t>
      </w:r>
      <w:r w:rsidR="0062694E" w:rsidRPr="00DD56FE">
        <w:rPr>
          <w:lang w:val="en-CA"/>
        </w:rPr>
        <w:t xml:space="preserve">the total alpha </w:t>
      </w:r>
      <w:r w:rsidR="0062694E">
        <w:rPr>
          <w:lang w:val="en-CA"/>
        </w:rPr>
        <w:t xml:space="preserve">of </w:t>
      </w:r>
      <w:r w:rsidR="0062694E" w:rsidRPr="00DD56FE">
        <w:rPr>
          <w:lang w:val="en-CA"/>
        </w:rPr>
        <w:t>0.05 among the two co-primary outcomes,</w:t>
      </w:r>
      <w:r w:rsidR="0062694E" w:rsidRPr="00DD56FE">
        <w:t xml:space="preserve"> with a significance level of 0.0324 for the first co-primary outcome and 0.0176 for the second co-primary outcome before adjustment for potential overlap</w:t>
      </w:r>
      <w:r w:rsidR="001952D0" w:rsidRPr="001952D0">
        <w:t xml:space="preserve">. </w:t>
      </w:r>
      <w:r w:rsidR="0062694E" w:rsidRPr="001952D0">
        <w:t>According to the ‘fallback procedure’</w:t>
      </w:r>
      <w:r w:rsidR="0062694E">
        <w:t>,</w:t>
      </w:r>
      <w:r w:rsidR="0062694E" w:rsidRPr="001952D0">
        <w:t xml:space="preserve"> if the first co-primary outcome is found to be significant at the </w:t>
      </w:r>
      <w:r w:rsidR="0062694E" w:rsidRPr="000C516D">
        <w:t>0.0324</w:t>
      </w:r>
      <w:r w:rsidR="0062694E" w:rsidRPr="001952D0">
        <w:t xml:space="preserve"> alpha level, then this alpha is “unused”</w:t>
      </w:r>
      <w:r w:rsidR="0062694E">
        <w:t>,</w:t>
      </w:r>
      <w:r w:rsidR="0062694E" w:rsidRPr="001952D0">
        <w:t xml:space="preserve"> and is passed to the second co-primary outcome. </w:t>
      </w:r>
      <w:r w:rsidR="001952D0" w:rsidRPr="001952D0">
        <w:t xml:space="preserve">Therefore, if the first co-primary outcome is found to be significant, the second co-primary outcome will be evaluated at the 0.05 alpha level. If the first co-primary outcome is found to be non-significant, we are still able to test the second co-primary, but at the overlap-accounted-for alpha level. </w:t>
      </w:r>
      <w:r w:rsidR="008619EA">
        <w:t>W</w:t>
      </w:r>
      <w:r w:rsidR="008619EA" w:rsidRPr="001952D0">
        <w:t xml:space="preserve">e will evaluate </w:t>
      </w:r>
      <w:r w:rsidR="008619EA">
        <w:t>the actual amount of</w:t>
      </w:r>
      <w:r w:rsidR="008619EA" w:rsidRPr="001952D0">
        <w:t xml:space="preserve"> overlap between the two co-primary outcomes</w:t>
      </w:r>
      <w:r w:rsidR="008619EA">
        <w:t xml:space="preserve"> at the end of the trial</w:t>
      </w:r>
      <w:r w:rsidR="008619EA" w:rsidRPr="001952D0">
        <w:t xml:space="preserve">, and we will adjust the alpha </w:t>
      </w:r>
      <w:r w:rsidR="008619EA">
        <w:t xml:space="preserve">of the second </w:t>
      </w:r>
      <w:r w:rsidR="008619EA" w:rsidRPr="00D406CB">
        <w:t>co-primary outcome</w:t>
      </w:r>
      <w:r w:rsidR="008619EA">
        <w:t xml:space="preserve"> accordingly</w:t>
      </w:r>
      <w:r w:rsidR="008619EA" w:rsidRPr="001952D0">
        <w:t>.</w:t>
      </w:r>
    </w:p>
    <w:p w14:paraId="2DE86168" w14:textId="7C73BEE0" w:rsidR="00472A13" w:rsidRPr="00472A13" w:rsidRDefault="0062694E" w:rsidP="00EF7AED">
      <w:pPr>
        <w:spacing w:after="0" w:line="480" w:lineRule="auto"/>
        <w:ind w:firstLine="720"/>
        <w:rPr>
          <w:lang w:val="en-CA"/>
        </w:rPr>
      </w:pPr>
      <w:r>
        <w:lastRenderedPageBreak/>
        <w:t xml:space="preserve">For all secondary, tertiary, or safety outcomes other than duration of stay and the number of days alive and at home, a similar time to event analysis method will be used, but without the fallback procedure. For outcomes such as duration of stay and number of days alive and at home, a two-sample t-test or Wilcoxon rank sum test will be used depending on the distribution of the </w:t>
      </w:r>
      <w:r w:rsidR="008619EA">
        <w:t>variables</w:t>
      </w:r>
      <w:r>
        <w:t xml:space="preserve">. The </w:t>
      </w:r>
      <w:r w:rsidR="008619EA">
        <w:t>alpha</w:t>
      </w:r>
      <w:r>
        <w:t xml:space="preserve"> levels for all secondary, tertiary, and safety outcomes will be </w:t>
      </w:r>
      <w:r w:rsidR="008619EA">
        <w:t>0</w:t>
      </w:r>
      <w:r>
        <w:t>.05 unless specified</w:t>
      </w:r>
      <w:r w:rsidR="008619EA" w:rsidRPr="008619EA">
        <w:t xml:space="preserve"> </w:t>
      </w:r>
      <w:r w:rsidR="008619EA">
        <w:t>otherwise</w:t>
      </w:r>
      <w:r>
        <w:t xml:space="preserve">. </w:t>
      </w:r>
      <w:r w:rsidR="00472A13" w:rsidRPr="001952D0">
        <w:t>We will follow the intention</w:t>
      </w:r>
      <w:r w:rsidR="00472A13" w:rsidRPr="00472A13">
        <w:rPr>
          <w:lang w:val="en-CA"/>
        </w:rPr>
        <w:t>-to-treat</w:t>
      </w:r>
      <w:r w:rsidR="00794368">
        <w:rPr>
          <w:lang w:val="en-CA"/>
        </w:rPr>
        <w:t xml:space="preserve"> principle</w:t>
      </w:r>
      <w:r w:rsidR="00472A13" w:rsidRPr="00472A13">
        <w:rPr>
          <w:lang w:val="en-CA"/>
        </w:rPr>
        <w:t xml:space="preserve">. All efforts will be made to collect information about the clinical outcomes for participants lost to follow-up. In case of no contact, the participant will be censored on their last day of available contact. </w:t>
      </w:r>
    </w:p>
    <w:p w14:paraId="0A791A89" w14:textId="16BAB70E" w:rsidR="00472A13" w:rsidRPr="00472A13" w:rsidRDefault="00472A13" w:rsidP="00275F6B">
      <w:pPr>
        <w:spacing w:after="0" w:line="480" w:lineRule="auto"/>
        <w:ind w:firstLine="720"/>
        <w:rPr>
          <w:lang w:val="en-CA"/>
        </w:rPr>
      </w:pPr>
      <w:r w:rsidRPr="00472A13">
        <w:rPr>
          <w:lang w:val="en-CA"/>
        </w:rPr>
        <w:t>Cox proportional</w:t>
      </w:r>
      <w:r w:rsidR="00243506">
        <w:rPr>
          <w:lang w:val="en-CA"/>
        </w:rPr>
        <w:t>-</w:t>
      </w:r>
      <w:r w:rsidRPr="00472A13">
        <w:rPr>
          <w:lang w:val="en-CA"/>
        </w:rPr>
        <w:t xml:space="preserve">hazards models assessing each co-primary outcome provide the basis for evaluating subgroup effects. We will consider the possibility that a subgroup effect is present if the interaction term of treatment and subgroup is statistically significant at a p-value less than alpha 0.05. We will also </w:t>
      </w:r>
      <w:r w:rsidR="00265B63">
        <w:rPr>
          <w:lang w:val="en-CA"/>
        </w:rPr>
        <w:t>consider</w:t>
      </w:r>
      <w:r w:rsidR="00891C92">
        <w:rPr>
          <w:lang w:val="en-CA"/>
        </w:rPr>
        <w:t xml:space="preserve"> </w:t>
      </w:r>
      <w:r w:rsidRPr="00472A13">
        <w:rPr>
          <w:lang w:val="en-CA"/>
        </w:rPr>
        <w:t xml:space="preserve">other credibility criteria to judge the truthfulness of a subgroup effect </w:t>
      </w:r>
      <w:r w:rsidRPr="00472A13">
        <w:rPr>
          <w:lang w:val="en-CA"/>
        </w:rPr>
        <w:fldChar w:fldCharType="begin"/>
      </w:r>
      <w:r w:rsidR="0033485B">
        <w:rPr>
          <w:lang w:val="en-CA"/>
        </w:rPr>
        <w:instrText xml:space="preserve"> ADDIN EN.CITE &lt;EndNote&gt;&lt;Cite&gt;&lt;Author&gt;Sun&lt;/Author&gt;&lt;Year&gt;2010&lt;/Year&gt;&lt;RecNum&gt;233&lt;/RecNum&gt;&lt;DisplayText&gt;(55)&lt;/DisplayText&gt;&lt;record&gt;&lt;rec-number&gt;233&lt;/rec-number&gt;&lt;foreign-keys&gt;&lt;key app="EN" db-id="sd2v9rta7r0d9oevr0kxdep9zex0wzezf22a" timestamp="1664888879"&gt;233&lt;/key&gt;&lt;/foreign-keys&gt;&lt;ref-type name="Journal Article"&gt;17&lt;/ref-type&gt;&lt;contributors&gt;&lt;authors&gt;&lt;author&gt;Sun, X.&lt;/author&gt;&lt;author&gt;Briel, M.&lt;/author&gt;&lt;author&gt;Walter, S. D.&lt;/author&gt;&lt;author&gt;Guyatt, G. H.&lt;/author&gt;&lt;/authors&gt;&lt;/contributors&gt;&lt;auth-address&gt;Department of Clinical Epidemiology and Biostatistics, McMaster University, Hamilton, ON, Canada.&lt;/auth-address&gt;&lt;titles&gt;&lt;title&gt;Is a subgroup effect believable? Updating criteria to evaluate the credibility of subgroup analyses&lt;/title&gt;&lt;secondary-title&gt;BMJ&lt;/secondary-title&gt;&lt;/titles&gt;&lt;periodical&gt;&lt;full-title&gt;BMJ&lt;/full-title&gt;&lt;/periodical&gt;&lt;pages&gt;c117&lt;/pages&gt;&lt;volume&gt;340&lt;/volume&gt;&lt;edition&gt;2010/04/01&lt;/edition&gt;&lt;keywords&gt;&lt;keyword&gt;Data Interpretation, Statistical&lt;/keyword&gt;&lt;keyword&gt;Random Allocation&lt;/keyword&gt;&lt;keyword&gt;Randomized Controlled Trials as Topic&lt;/keyword&gt;&lt;keyword&gt;*Research Design&lt;/keyword&gt;&lt;/keywords&gt;&lt;dates&gt;&lt;year&gt;2010&lt;/year&gt;&lt;pub-dates&gt;&lt;date&gt;Mar 30&lt;/date&gt;&lt;/pub-dates&gt;&lt;/dates&gt;&lt;isbn&gt;1756-1833 (Electronic)&amp;#xD;0959-8138 (Linking)&lt;/isbn&gt;&lt;accession-num&gt;20354011&lt;/accession-num&gt;&lt;urls&gt;&lt;related-urls&gt;&lt;url&gt;https://www.ncbi.nlm.nih.gov/pubmed/20354011&lt;/url&gt;&lt;/related-urls&gt;&lt;/urls&gt;&lt;electronic-resource-num&gt;10.1136/bmj.c117&lt;/electronic-resource-num&gt;&lt;/record&gt;&lt;/Cite&gt;&lt;/EndNote&gt;</w:instrText>
      </w:r>
      <w:r w:rsidRPr="00472A13">
        <w:rPr>
          <w:lang w:val="en-CA"/>
        </w:rPr>
        <w:fldChar w:fldCharType="separate"/>
      </w:r>
      <w:r w:rsidR="0033485B">
        <w:rPr>
          <w:noProof/>
          <w:lang w:val="en-CA"/>
        </w:rPr>
        <w:t>(55)</w:t>
      </w:r>
      <w:r w:rsidRPr="00472A13">
        <w:rPr>
          <w:lang w:val="en-CA"/>
        </w:rPr>
        <w:fldChar w:fldCharType="end"/>
      </w:r>
      <w:r w:rsidRPr="00472A13">
        <w:rPr>
          <w:lang w:val="en-CA"/>
        </w:rPr>
        <w:t xml:space="preserve">. </w:t>
      </w:r>
      <w:r w:rsidR="00187B71">
        <w:rPr>
          <w:lang w:val="en-CA"/>
        </w:rPr>
        <w:t>Prespecified subgroups</w:t>
      </w:r>
      <w:r w:rsidR="00187B71" w:rsidRPr="00187B71">
        <w:rPr>
          <w:lang w:val="en-CA"/>
        </w:rPr>
        <w:t xml:space="preserve"> </w:t>
      </w:r>
      <w:r w:rsidR="00187B71" w:rsidRPr="00794368">
        <w:rPr>
          <w:lang w:val="en-CA"/>
        </w:rPr>
        <w:t>for the two co-primary outcomes</w:t>
      </w:r>
      <w:r w:rsidR="00187B71">
        <w:rPr>
          <w:lang w:val="en-CA"/>
        </w:rPr>
        <w:t xml:space="preserve"> are </w:t>
      </w:r>
      <w:r w:rsidR="00275E64" w:rsidRPr="00794368">
        <w:rPr>
          <w:lang w:val="en-CA"/>
        </w:rPr>
        <w:t>age</w:t>
      </w:r>
      <w:r w:rsidR="002D164F">
        <w:rPr>
          <w:lang w:val="en-CA"/>
        </w:rPr>
        <w:t>, type of surgery (</w:t>
      </w:r>
      <w:r w:rsidR="0017536F">
        <w:rPr>
          <w:lang w:val="en-CA"/>
        </w:rPr>
        <w:t xml:space="preserve">non-thoracoscopic </w:t>
      </w:r>
      <w:r w:rsidR="002D164F">
        <w:rPr>
          <w:lang w:val="en-CA"/>
        </w:rPr>
        <w:t>versus thoracoscopic surgery)</w:t>
      </w:r>
      <w:r w:rsidR="00275E64" w:rsidRPr="00794368">
        <w:rPr>
          <w:lang w:val="en-CA"/>
        </w:rPr>
        <w:t xml:space="preserve"> </w:t>
      </w:r>
      <w:r w:rsidR="00275E64">
        <w:rPr>
          <w:lang w:val="en-CA"/>
        </w:rPr>
        <w:t>and renal function</w:t>
      </w:r>
      <w:r w:rsidR="00794368" w:rsidRPr="00794368">
        <w:rPr>
          <w:lang w:val="en-CA"/>
        </w:rPr>
        <w:t xml:space="preserve">. </w:t>
      </w:r>
      <w:r w:rsidR="00275E64">
        <w:rPr>
          <w:lang w:val="en-CA"/>
        </w:rPr>
        <w:t>We expect that colchicine has a stronger effect in older patients</w:t>
      </w:r>
      <w:r w:rsidR="002D164F">
        <w:rPr>
          <w:lang w:val="en-CA"/>
        </w:rPr>
        <w:t xml:space="preserve">, in </w:t>
      </w:r>
      <w:r w:rsidR="0017536F">
        <w:rPr>
          <w:lang w:val="en-CA"/>
        </w:rPr>
        <w:t>those</w:t>
      </w:r>
      <w:r w:rsidR="002D164F">
        <w:rPr>
          <w:lang w:val="en-CA"/>
        </w:rPr>
        <w:t xml:space="preserve"> undergoing </w:t>
      </w:r>
      <w:r w:rsidR="0017536F">
        <w:rPr>
          <w:lang w:val="en-CA"/>
        </w:rPr>
        <w:t xml:space="preserve">non-thoracoscopic </w:t>
      </w:r>
      <w:r w:rsidR="002D164F">
        <w:rPr>
          <w:lang w:val="en-CA"/>
        </w:rPr>
        <w:t>surgery</w:t>
      </w:r>
      <w:r w:rsidR="0017536F">
        <w:rPr>
          <w:lang w:val="en-CA"/>
        </w:rPr>
        <w:t>,</w:t>
      </w:r>
      <w:r w:rsidR="00275E64">
        <w:rPr>
          <w:lang w:val="en-CA"/>
        </w:rPr>
        <w:t xml:space="preserve"> and </w:t>
      </w:r>
      <w:r w:rsidR="0017536F">
        <w:rPr>
          <w:lang w:val="en-CA"/>
        </w:rPr>
        <w:t xml:space="preserve">in </w:t>
      </w:r>
      <w:r w:rsidR="00275E64">
        <w:rPr>
          <w:lang w:val="en-CA"/>
        </w:rPr>
        <w:t>those with lower renal function</w:t>
      </w:r>
      <w:r w:rsidR="00794368" w:rsidRPr="00794368">
        <w:rPr>
          <w:lang w:val="en-CA"/>
        </w:rPr>
        <w:t>.</w:t>
      </w:r>
      <w:r w:rsidR="00794368">
        <w:rPr>
          <w:lang w:val="en-CA"/>
        </w:rPr>
        <w:t xml:space="preserve"> </w:t>
      </w:r>
    </w:p>
    <w:bookmarkEnd w:id="19"/>
    <w:p w14:paraId="62FBA7B3" w14:textId="33BCB3D7" w:rsidR="00472A13" w:rsidRPr="00472A13" w:rsidRDefault="007D4A33" w:rsidP="00953DD8">
      <w:pPr>
        <w:spacing w:after="0" w:line="480" w:lineRule="auto"/>
        <w:rPr>
          <w:u w:val="single"/>
          <w:lang w:val="en-CA"/>
        </w:rPr>
      </w:pPr>
      <w:r>
        <w:rPr>
          <w:u w:val="single"/>
          <w:lang w:val="en-CA"/>
        </w:rPr>
        <w:t>Trial Organization</w:t>
      </w:r>
    </w:p>
    <w:p w14:paraId="6B5D6520" w14:textId="6788C734" w:rsidR="00472A13" w:rsidRDefault="004B69A4" w:rsidP="00EF7AED">
      <w:pPr>
        <w:spacing w:after="0" w:line="480" w:lineRule="auto"/>
        <w:ind w:firstLine="720"/>
      </w:pPr>
      <w:r>
        <w:t xml:space="preserve">The </w:t>
      </w:r>
      <w:r w:rsidRPr="004B69A4">
        <w:t xml:space="preserve">international </w:t>
      </w:r>
      <w:r w:rsidRPr="004B69A4">
        <w:rPr>
          <w:bCs/>
          <w:iCs/>
          <w:lang w:val="en-CA"/>
        </w:rPr>
        <w:t xml:space="preserve">Steering Committee </w:t>
      </w:r>
      <w:r w:rsidRPr="004B69A4">
        <w:t>consist</w:t>
      </w:r>
      <w:r>
        <w:t>s</w:t>
      </w:r>
      <w:r w:rsidRPr="004B69A4">
        <w:t xml:space="preserve"> of experts in perioperative medicine, </w:t>
      </w:r>
      <w:r w:rsidR="008A750A">
        <w:t xml:space="preserve">anesthesiology, </w:t>
      </w:r>
      <w:r w:rsidRPr="004B69A4">
        <w:t xml:space="preserve">cardiology, internal medicine, statistics and thoracic surgery. </w:t>
      </w:r>
      <w:r w:rsidR="007D68EF">
        <w:t>It</w:t>
      </w:r>
      <w:r w:rsidR="00EF7AED" w:rsidRPr="004B69A4">
        <w:t xml:space="preserve"> </w:t>
      </w:r>
      <w:r w:rsidR="00EF7AED">
        <w:t xml:space="preserve">convenes regularly by teleconference and </w:t>
      </w:r>
      <w:r w:rsidR="00EF7AED" w:rsidRPr="004B69A4">
        <w:t>oversee</w:t>
      </w:r>
      <w:r w:rsidR="00EF7AED">
        <w:t>s</w:t>
      </w:r>
      <w:r w:rsidR="00EF7AED" w:rsidRPr="004B69A4">
        <w:t xml:space="preserve"> the conduct of the trial</w:t>
      </w:r>
      <w:r w:rsidR="00EF7AED">
        <w:t xml:space="preserve">. </w:t>
      </w:r>
      <w:r w:rsidRPr="004B69A4">
        <w:rPr>
          <w:bCs/>
          <w:iCs/>
          <w:lang w:val="en-CA"/>
        </w:rPr>
        <w:t xml:space="preserve">For each participating country, a member of the Steering Committee </w:t>
      </w:r>
      <w:r w:rsidR="008A750A">
        <w:rPr>
          <w:bCs/>
          <w:iCs/>
          <w:lang w:val="en-CA"/>
        </w:rPr>
        <w:t>is</w:t>
      </w:r>
      <w:r w:rsidR="00EF7AED">
        <w:rPr>
          <w:bCs/>
          <w:iCs/>
          <w:lang w:val="en-CA"/>
        </w:rPr>
        <w:t xml:space="preserve"> appointed </w:t>
      </w:r>
      <w:r w:rsidRPr="004B69A4">
        <w:rPr>
          <w:bCs/>
          <w:iCs/>
          <w:lang w:val="en-CA"/>
        </w:rPr>
        <w:t xml:space="preserve">to act as the </w:t>
      </w:r>
      <w:r w:rsidR="00EF5563">
        <w:rPr>
          <w:bCs/>
          <w:iCs/>
          <w:lang w:val="en-CA"/>
        </w:rPr>
        <w:t>n</w:t>
      </w:r>
      <w:r w:rsidRPr="004B69A4">
        <w:rPr>
          <w:bCs/>
          <w:iCs/>
          <w:lang w:val="en-CA"/>
        </w:rPr>
        <w:t xml:space="preserve">ational </w:t>
      </w:r>
      <w:r w:rsidR="00EF7F21">
        <w:rPr>
          <w:bCs/>
          <w:iCs/>
          <w:lang w:val="en-CA"/>
        </w:rPr>
        <w:t>principal investigator</w:t>
      </w:r>
      <w:r w:rsidRPr="004B69A4">
        <w:rPr>
          <w:bCs/>
          <w:iCs/>
          <w:lang w:val="en-CA"/>
        </w:rPr>
        <w:t xml:space="preserve">. </w:t>
      </w:r>
    </w:p>
    <w:p w14:paraId="59FD99F5" w14:textId="6BCEC5F7" w:rsidR="00EF7AED" w:rsidRDefault="00EF7AED" w:rsidP="00EF7AED">
      <w:pPr>
        <w:spacing w:after="0" w:line="480" w:lineRule="auto"/>
        <w:ind w:firstLine="720"/>
      </w:pPr>
      <w:r>
        <w:t xml:space="preserve">A </w:t>
      </w:r>
      <w:r w:rsidRPr="004B69A4">
        <w:t>data and safety monitoring committee (DSMC)</w:t>
      </w:r>
      <w:r>
        <w:t xml:space="preserve"> </w:t>
      </w:r>
      <w:r w:rsidR="004B69A4" w:rsidRPr="004B69A4">
        <w:t>review</w:t>
      </w:r>
      <w:r>
        <w:t>s</w:t>
      </w:r>
      <w:r w:rsidR="004B69A4" w:rsidRPr="004B69A4">
        <w:t xml:space="preserve"> all </w:t>
      </w:r>
      <w:r w:rsidR="00F7108E">
        <w:t xml:space="preserve">reported </w:t>
      </w:r>
      <w:r w:rsidR="004B69A4" w:rsidRPr="004B69A4">
        <w:t>serious adverse events</w:t>
      </w:r>
      <w:r w:rsidR="004B69A4">
        <w:t xml:space="preserve">. </w:t>
      </w:r>
      <w:r>
        <w:t xml:space="preserve">During the trial, </w:t>
      </w:r>
      <w:r w:rsidR="00F7108E">
        <w:t>2</w:t>
      </w:r>
      <w:r w:rsidR="004B69A4" w:rsidRPr="004B69A4">
        <w:t xml:space="preserve"> interim efficacy analyses have occurred based on the original primary outcome </w:t>
      </w:r>
      <w:r w:rsidR="007D68EF">
        <w:t xml:space="preserve">of </w:t>
      </w:r>
      <w:r w:rsidR="004B69A4" w:rsidRPr="004B69A4">
        <w:t>perioperative AF</w:t>
      </w:r>
      <w:r w:rsidR="00F43D11">
        <w:t>,</w:t>
      </w:r>
      <w:r w:rsidR="004B69A4" w:rsidRPr="004B69A4">
        <w:t xml:space="preserve"> when 50% and 75% of the 14-day data were available. The DSMC </w:t>
      </w:r>
      <w:r w:rsidR="00F7108E">
        <w:t>follows</w:t>
      </w:r>
      <w:r w:rsidR="004B69A4" w:rsidRPr="004B69A4">
        <w:t xml:space="preserve"> the modified </w:t>
      </w:r>
      <w:proofErr w:type="spellStart"/>
      <w:r w:rsidR="004B69A4" w:rsidRPr="004B69A4">
        <w:t>Haybittle-Peto</w:t>
      </w:r>
      <w:proofErr w:type="spellEnd"/>
      <w:r w:rsidR="004B69A4" w:rsidRPr="004B69A4">
        <w:t xml:space="preserve"> rule of 4 standard deviations (</w:t>
      </w:r>
      <w:r w:rsidR="004B69A4" w:rsidRPr="004B69A4">
        <w:sym w:font="Symbol" w:char="F061"/>
      </w:r>
      <w:r w:rsidR="004B69A4" w:rsidRPr="004B69A4">
        <w:t xml:space="preserve"> = 0.0001) when 50% of the data </w:t>
      </w:r>
      <w:r w:rsidR="007D68EF">
        <w:t xml:space="preserve">are </w:t>
      </w:r>
      <w:r w:rsidR="004B69A4" w:rsidRPr="004B69A4">
        <w:t xml:space="preserve">analyzed, and 3 </w:t>
      </w:r>
      <w:r w:rsidR="004B69A4" w:rsidRPr="004B69A4">
        <w:lastRenderedPageBreak/>
        <w:t>standard deviations (</w:t>
      </w:r>
      <w:r w:rsidR="004B69A4" w:rsidRPr="004B69A4">
        <w:sym w:font="Symbol" w:char="F061"/>
      </w:r>
      <w:r w:rsidR="004B69A4" w:rsidRPr="004B69A4">
        <w:t xml:space="preserve"> = 0.0027) for analyses in the second half </w:t>
      </w:r>
      <w:r>
        <w:t xml:space="preserve">of the trial </w:t>
      </w:r>
      <w:r w:rsidR="004B69A4" w:rsidRPr="004B69A4">
        <w:fldChar w:fldCharType="begin">
          <w:fldData xml:space="preserve">PEVuZE5vdGU+PENpdGU+PEF1dGhvcj5IYXliaXR0bGU8L0F1dGhvcj48WWVhcj4xOTcxPC9ZZWFy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</w:fldData>
        </w:fldChar>
      </w:r>
      <w:r w:rsidR="0033485B">
        <w:instrText xml:space="preserve"> ADDIN EN.CITE </w:instrText>
      </w:r>
      <w:r w:rsidR="0033485B">
        <w:fldChar w:fldCharType="begin">
          <w:fldData xml:space="preserve">PEVuZE5vdGU+PENpdGU+PEF1dGhvcj5IYXliaXR0bGU8L0F1dGhvcj48WWVhcj4xOTcxPC9ZZWFy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</w:fldData>
        </w:fldChar>
      </w:r>
      <w:r w:rsidR="0033485B">
        <w:instrText xml:space="preserve"> ADDIN EN.CITE.DATA </w:instrText>
      </w:r>
      <w:r w:rsidR="0033485B">
        <w:fldChar w:fldCharType="end"/>
      </w:r>
      <w:r w:rsidR="004B69A4" w:rsidRPr="004B69A4">
        <w:fldChar w:fldCharType="separate"/>
      </w:r>
      <w:r w:rsidR="0033485B">
        <w:rPr>
          <w:noProof/>
        </w:rPr>
        <w:t>(56, 57)</w:t>
      </w:r>
      <w:r w:rsidR="004B69A4" w:rsidRPr="004B69A4">
        <w:fldChar w:fldCharType="end"/>
      </w:r>
      <w:r w:rsidR="004B69A4" w:rsidRPr="004B69A4">
        <w:t xml:space="preserve">. For a finding to be considered significant, these predefined boundaries have to be exceeded in </w:t>
      </w:r>
      <w:r w:rsidR="004500A8">
        <w:t xml:space="preserve">at least </w:t>
      </w:r>
      <w:r w:rsidR="004B69A4" w:rsidRPr="004B69A4">
        <w:t xml:space="preserve">2 consecutive analyses, 3 or more months apart. </w:t>
      </w:r>
      <w:r w:rsidR="0046135A">
        <w:t>Given the</w:t>
      </w:r>
      <w:r w:rsidR="007D68EF">
        <w:t>se</w:t>
      </w:r>
      <w:r w:rsidR="0046135A">
        <w:t xml:space="preserve"> stringent criteria, th</w:t>
      </w:r>
      <w:r w:rsidR="004B69A4" w:rsidRPr="004B69A4">
        <w:t xml:space="preserve">e </w:t>
      </w:r>
      <w:r w:rsidR="004B69A4" w:rsidRPr="004B69A4">
        <w:sym w:font="Symbol" w:char="F061"/>
      </w:r>
      <w:r w:rsidR="004B69A4" w:rsidRPr="004B69A4">
        <w:t>-level for the final analysis</w:t>
      </w:r>
      <w:r w:rsidR="0046135A" w:rsidRPr="004B69A4">
        <w:t xml:space="preserve"> for each co</w:t>
      </w:r>
      <w:r w:rsidR="00B23C54">
        <w:t>-</w:t>
      </w:r>
      <w:r w:rsidR="0046135A" w:rsidRPr="004B69A4">
        <w:t xml:space="preserve">primary outcome </w:t>
      </w:r>
      <w:r w:rsidR="004B69A4" w:rsidRPr="004B69A4">
        <w:t xml:space="preserve">will </w:t>
      </w:r>
      <w:r>
        <w:t xml:space="preserve">remain </w:t>
      </w:r>
      <w:r w:rsidR="0046135A">
        <w:t>unchanged</w:t>
      </w:r>
      <w:bookmarkStart w:id="22" w:name="_Hlk124415609"/>
      <w:r w:rsidR="004B69A4" w:rsidRPr="004B69A4">
        <w:t>.</w:t>
      </w:r>
      <w:r w:rsidR="004B69A4">
        <w:t xml:space="preserve"> </w:t>
      </w:r>
      <w:bookmarkStart w:id="23" w:name="_Hlk124434399"/>
      <w:r w:rsidR="0083483B">
        <w:t xml:space="preserve">We did not add </w:t>
      </w:r>
      <w:r w:rsidR="003A504F">
        <w:t>additional</w:t>
      </w:r>
      <w:r w:rsidR="0083483B">
        <w:t xml:space="preserve"> interim analyses after the change in sample size and primary outcome. </w:t>
      </w:r>
      <w:bookmarkEnd w:id="22"/>
      <w:bookmarkEnd w:id="23"/>
    </w:p>
    <w:p w14:paraId="22D00FB5" w14:textId="22E1C6C6" w:rsidR="00E62A08" w:rsidRDefault="004B69A4" w:rsidP="00EF7AED">
      <w:pPr>
        <w:spacing w:after="0" w:line="480" w:lineRule="auto"/>
        <w:ind w:firstLine="720"/>
      </w:pPr>
      <w:r w:rsidRPr="004B69A4">
        <w:t>At any time during the trial if safety concerns arise the DSMC chairperson assemble</w:t>
      </w:r>
      <w:r w:rsidR="007D68EF">
        <w:t>s</w:t>
      </w:r>
      <w:r w:rsidRPr="004B69A4">
        <w:t xml:space="preserve"> a formal meeting of the full committee. The DSMC make</w:t>
      </w:r>
      <w:r w:rsidR="007D68EF">
        <w:t>s</w:t>
      </w:r>
      <w:r w:rsidRPr="004B69A4">
        <w:t xml:space="preserve"> their recommendations to the Operations Committee after considering all the available data and any external data from relevant studies. If a recommendation for termination is being considered, the DSMC invite</w:t>
      </w:r>
      <w:r w:rsidR="007D68EF">
        <w:t>s</w:t>
      </w:r>
      <w:r w:rsidRPr="004B69A4">
        <w:t xml:space="preserve"> the Operations Committee to explore all possibilities before </w:t>
      </w:r>
      <w:proofErr w:type="gramStart"/>
      <w:r w:rsidR="00D406CB">
        <w:t>making a decision</w:t>
      </w:r>
      <w:proofErr w:type="gramEnd"/>
      <w:r w:rsidRPr="004B69A4">
        <w:t>.</w:t>
      </w:r>
      <w:r w:rsidR="004B59CF">
        <w:t xml:space="preserve"> </w:t>
      </w:r>
    </w:p>
    <w:p w14:paraId="51B75945" w14:textId="02E60CE4" w:rsidR="007D4A33" w:rsidRPr="00331DD8" w:rsidRDefault="007D4A33" w:rsidP="00331DD8">
      <w:pPr>
        <w:spacing w:after="0" w:line="480" w:lineRule="auto"/>
        <w:rPr>
          <w:u w:val="single"/>
        </w:rPr>
      </w:pPr>
      <w:r w:rsidRPr="00331DD8">
        <w:rPr>
          <w:u w:val="single"/>
        </w:rPr>
        <w:t>Trial Progress</w:t>
      </w:r>
    </w:p>
    <w:p w14:paraId="7E532252" w14:textId="432A27A5" w:rsidR="00331DD8" w:rsidRDefault="00EA5A9B" w:rsidP="00D406CB">
      <w:pPr>
        <w:spacing w:after="0" w:line="480" w:lineRule="auto"/>
        <w:ind w:firstLine="720"/>
      </w:pPr>
      <w:r>
        <w:t xml:space="preserve">The first COP-AF patient was randomized </w:t>
      </w:r>
      <w:r w:rsidR="001A7E84">
        <w:t>on February 14, 2018</w:t>
      </w:r>
      <w:r>
        <w:t xml:space="preserve">. </w:t>
      </w:r>
      <w:bookmarkStart w:id="24" w:name="_Hlk124434519"/>
      <w:bookmarkStart w:id="25" w:name="_Hlk124173234"/>
      <w:r w:rsidR="003A504F">
        <w:t xml:space="preserve">As of January 3, 2023, 2,600 patients have been enrolled. </w:t>
      </w:r>
      <w:bookmarkEnd w:id="24"/>
      <w:r w:rsidR="00BB587F">
        <w:t>Ongoing r</w:t>
      </w:r>
      <w:r w:rsidRPr="00EA5A9B">
        <w:t>ecruitment involve</w:t>
      </w:r>
      <w:r w:rsidR="00597AC4">
        <w:t>s approximately 40</w:t>
      </w:r>
      <w:r w:rsidRPr="00EA5A9B">
        <w:t xml:space="preserve"> centers across </w:t>
      </w:r>
      <w:r w:rsidR="001A7E84">
        <w:t>1</w:t>
      </w:r>
      <w:r w:rsidR="00B23C54">
        <w:t>1</w:t>
      </w:r>
      <w:r w:rsidRPr="00EA5A9B">
        <w:t xml:space="preserve"> countries.</w:t>
      </w:r>
      <w:r>
        <w:t xml:space="preserve"> </w:t>
      </w:r>
      <w:bookmarkEnd w:id="25"/>
      <w:r w:rsidRPr="00EA5A9B">
        <w:t>Th</w:t>
      </w:r>
      <w:r>
        <w:t xml:space="preserve">e current version of the </w:t>
      </w:r>
      <w:r w:rsidRPr="00EA5A9B">
        <w:t xml:space="preserve">study protocol was submitted </w:t>
      </w:r>
      <w:r>
        <w:t xml:space="preserve">before </w:t>
      </w:r>
      <w:r w:rsidR="00EF5563">
        <w:t xml:space="preserve">study </w:t>
      </w:r>
      <w:r w:rsidRPr="00EA5A9B">
        <w:t xml:space="preserve">recruitment was completed </w:t>
      </w:r>
      <w:r>
        <w:t xml:space="preserve">and </w:t>
      </w:r>
      <w:r w:rsidRPr="00EA5A9B">
        <w:t xml:space="preserve">before </w:t>
      </w:r>
      <w:r w:rsidR="00D406CB">
        <w:t xml:space="preserve">the </w:t>
      </w:r>
      <w:r w:rsidRPr="00EA5A9B">
        <w:t xml:space="preserve">completion of </w:t>
      </w:r>
      <w:r w:rsidR="00D406CB">
        <w:t xml:space="preserve">the </w:t>
      </w:r>
      <w:r w:rsidRPr="00EA5A9B">
        <w:t xml:space="preserve">last patient/last visit. </w:t>
      </w:r>
      <w:r w:rsidR="00EF5563">
        <w:t>Some</w:t>
      </w:r>
      <w:r w:rsidRPr="00EA5A9B">
        <w:t xml:space="preserve"> protocol amendments have been implemented during the course of the trial</w:t>
      </w:r>
      <w:r w:rsidR="00EF5563">
        <w:t>. The most</w:t>
      </w:r>
      <w:r w:rsidRPr="00EA5A9B">
        <w:t xml:space="preserve"> recent version of the protocol reported </w:t>
      </w:r>
      <w:r w:rsidR="00EF5563">
        <w:t xml:space="preserve">here has been </w:t>
      </w:r>
      <w:r w:rsidRPr="00EA5A9B">
        <w:t xml:space="preserve">finalized close to the end of the recruitment. </w:t>
      </w:r>
    </w:p>
    <w:p w14:paraId="262414F5" w14:textId="0161A897" w:rsidR="00996DE8" w:rsidRPr="008B6D61" w:rsidRDefault="00996DE8" w:rsidP="00996DE8">
      <w:pPr>
        <w:spacing w:after="0" w:line="480" w:lineRule="auto"/>
        <w:rPr>
          <w:u w:val="single"/>
        </w:rPr>
      </w:pPr>
      <w:bookmarkStart w:id="26" w:name="_Hlk125109538"/>
      <w:r w:rsidRPr="008B6D61">
        <w:rPr>
          <w:u w:val="single"/>
        </w:rPr>
        <w:t xml:space="preserve">Funding </w:t>
      </w:r>
      <w:r>
        <w:rPr>
          <w:u w:val="single"/>
        </w:rPr>
        <w:t>and responsibilit</w:t>
      </w:r>
      <w:r w:rsidR="005C1158">
        <w:rPr>
          <w:u w:val="single"/>
        </w:rPr>
        <w:t>i</w:t>
      </w:r>
      <w:r>
        <w:rPr>
          <w:u w:val="single"/>
        </w:rPr>
        <w:t>es</w:t>
      </w:r>
    </w:p>
    <w:p w14:paraId="3493D376" w14:textId="6B7534E1" w:rsidR="00996DE8" w:rsidRDefault="00996DE8" w:rsidP="00D406CB">
      <w:pPr>
        <w:spacing w:after="0" w:line="480" w:lineRule="auto"/>
        <w:ind w:firstLine="720"/>
      </w:pPr>
      <w:r>
        <w:t>COP-AF was funded by grants from the Canadian Institutes of Health Research (</w:t>
      </w:r>
      <w:r w:rsidRPr="00C95F48">
        <w:t>PJT</w:t>
      </w:r>
      <w:r>
        <w:t>-</w:t>
      </w:r>
      <w:r w:rsidRPr="00C95F48">
        <w:t>162458</w:t>
      </w:r>
      <w:r>
        <w:t xml:space="preserve">, PJT-165842), </w:t>
      </w:r>
      <w:r w:rsidRPr="00A63312">
        <w:rPr>
          <w:lang w:val="en-CA"/>
        </w:rPr>
        <w:t>Hamilton Academic Health Sciences Organization (HAHSO)</w:t>
      </w:r>
      <w:r>
        <w:t xml:space="preserve">, Population Health Research Institute, Hamilton Health Sciences, the </w:t>
      </w:r>
      <w:r w:rsidRPr="00A63312">
        <w:t>Division of Cardiology</w:t>
      </w:r>
      <w:r>
        <w:t xml:space="preserve"> at McMaster University, all in Hamilton, Canada; the </w:t>
      </w:r>
      <w:proofErr w:type="spellStart"/>
      <w:r>
        <w:t>Hanela</w:t>
      </w:r>
      <w:proofErr w:type="spellEnd"/>
      <w:r>
        <w:t xml:space="preserve"> Foundation, Switzerland; and the </w:t>
      </w:r>
      <w:r w:rsidRPr="00B27CF2">
        <w:t>General Research Fund (14121720), Research Grants Council, Hong Kong Special Administrative Region, China</w:t>
      </w:r>
      <w:r>
        <w:t xml:space="preserve">. </w:t>
      </w:r>
      <w:r w:rsidRPr="00996DE8">
        <w:t xml:space="preserve">The authors are solely responsible for </w:t>
      </w:r>
      <w:r w:rsidRPr="00996DE8">
        <w:lastRenderedPageBreak/>
        <w:t>the design and conduct of this study, all study analyses, the drafting and editing of the paper and its final contents.</w:t>
      </w:r>
    </w:p>
    <w:bookmarkEnd w:id="26"/>
    <w:p w14:paraId="78FD7A6D" w14:textId="59B7E182" w:rsidR="00F64EAB" w:rsidRDefault="00F64EAB" w:rsidP="00953DD8">
      <w:pPr>
        <w:spacing w:after="0" w:line="480" w:lineRule="auto"/>
      </w:pPr>
      <w:r>
        <w:br w:type="page"/>
      </w:r>
    </w:p>
    <w:p w14:paraId="2F4EA6E7" w14:textId="77777777" w:rsidR="005B3A4F" w:rsidRPr="00852980" w:rsidRDefault="00852980" w:rsidP="00953DD8">
      <w:pPr>
        <w:spacing w:after="0" w:line="480" w:lineRule="auto"/>
        <w:rPr>
          <w:b/>
          <w:sz w:val="24"/>
        </w:rPr>
      </w:pPr>
      <w:r w:rsidRPr="00852980">
        <w:rPr>
          <w:b/>
          <w:sz w:val="24"/>
        </w:rPr>
        <w:lastRenderedPageBreak/>
        <w:t>Discussion</w:t>
      </w:r>
    </w:p>
    <w:p w14:paraId="1FDF7EEF" w14:textId="55870BBF" w:rsidR="000F7F17" w:rsidRDefault="00A16ECE" w:rsidP="00EF7AED">
      <w:pPr>
        <w:spacing w:after="0" w:line="480" w:lineRule="auto"/>
        <w:ind w:firstLine="720"/>
        <w:rPr>
          <w:lang w:val="en-CA"/>
        </w:rPr>
      </w:pPr>
      <w:bookmarkStart w:id="27" w:name="_Hlk124424454"/>
      <w:r>
        <w:rPr>
          <w:lang w:val="en-CA"/>
        </w:rPr>
        <w:t>Reducing the risk</w:t>
      </w:r>
      <w:r w:rsidR="000F7F17" w:rsidRPr="000F7F17">
        <w:rPr>
          <w:lang w:val="en-CA"/>
        </w:rPr>
        <w:t xml:space="preserve"> of perioperative AF and MINS is a</w:t>
      </w:r>
      <w:r w:rsidR="00AC2EB0">
        <w:rPr>
          <w:lang w:val="en-CA"/>
        </w:rPr>
        <w:t>n</w:t>
      </w:r>
      <w:r w:rsidR="000F7F17" w:rsidRPr="000F7F17">
        <w:rPr>
          <w:lang w:val="en-CA"/>
        </w:rPr>
        <w:t xml:space="preserve"> unmet clinical need in patients </w:t>
      </w:r>
      <w:r w:rsidR="00AC2EB0">
        <w:rPr>
          <w:lang w:val="en-CA"/>
        </w:rPr>
        <w:t>who have</w:t>
      </w:r>
      <w:r w:rsidR="000F7F17" w:rsidRPr="000F7F17">
        <w:rPr>
          <w:lang w:val="en-CA"/>
        </w:rPr>
        <w:t xml:space="preserve"> </w:t>
      </w:r>
      <w:r w:rsidR="00F7108E">
        <w:rPr>
          <w:lang w:val="en-CA"/>
        </w:rPr>
        <w:t xml:space="preserve">major </w:t>
      </w:r>
      <w:r w:rsidR="00A65235">
        <w:rPr>
          <w:lang w:val="en-CA"/>
        </w:rPr>
        <w:t xml:space="preserve">noncardiac </w:t>
      </w:r>
      <w:r w:rsidR="000F7F17" w:rsidRPr="000F7F17">
        <w:rPr>
          <w:lang w:val="en-CA"/>
        </w:rPr>
        <w:t>thoracic surgery</w:t>
      </w:r>
      <w:r w:rsidR="00D406CB">
        <w:rPr>
          <w:lang w:val="en-CA"/>
        </w:rPr>
        <w:t>,</w:t>
      </w:r>
      <w:r w:rsidR="000F7F17" w:rsidRPr="000F7F17">
        <w:rPr>
          <w:lang w:val="en-CA"/>
        </w:rPr>
        <w:t xml:space="preserve"> </w:t>
      </w:r>
      <w:r w:rsidR="00AC2EB0">
        <w:rPr>
          <w:lang w:val="en-CA"/>
        </w:rPr>
        <w:t xml:space="preserve">and </w:t>
      </w:r>
      <w:r>
        <w:rPr>
          <w:lang w:val="en-CA"/>
        </w:rPr>
        <w:t xml:space="preserve">if causally related to these events </w:t>
      </w:r>
      <w:r w:rsidR="00236A26">
        <w:rPr>
          <w:lang w:val="en-CA"/>
        </w:rPr>
        <w:t xml:space="preserve">such an intervention </w:t>
      </w:r>
      <w:r>
        <w:rPr>
          <w:lang w:val="en-CA"/>
        </w:rPr>
        <w:t xml:space="preserve">may </w:t>
      </w:r>
      <w:r w:rsidR="00236A26">
        <w:rPr>
          <w:lang w:val="en-CA"/>
        </w:rPr>
        <w:t xml:space="preserve">also </w:t>
      </w:r>
      <w:r w:rsidR="000F7F17" w:rsidRPr="000F7F17">
        <w:rPr>
          <w:lang w:val="en-CA"/>
        </w:rPr>
        <w:t xml:space="preserve">reduce mortality, stroke, and </w:t>
      </w:r>
      <w:r w:rsidR="00AC2EB0">
        <w:rPr>
          <w:lang w:val="en-CA"/>
        </w:rPr>
        <w:t xml:space="preserve">the duration of </w:t>
      </w:r>
      <w:r w:rsidR="000F7F17" w:rsidRPr="000F7F17">
        <w:rPr>
          <w:lang w:val="en-CA"/>
        </w:rPr>
        <w:t>hospital</w:t>
      </w:r>
      <w:r w:rsidR="00AC2EB0">
        <w:rPr>
          <w:lang w:val="en-CA"/>
        </w:rPr>
        <w:t>ization</w:t>
      </w:r>
      <w:r w:rsidR="000F7F17" w:rsidRPr="000F7F17">
        <w:rPr>
          <w:lang w:val="en-CA"/>
        </w:rPr>
        <w:t xml:space="preserve">. </w:t>
      </w:r>
      <w:bookmarkEnd w:id="27"/>
      <w:r w:rsidR="00A65235">
        <w:rPr>
          <w:lang w:val="en-CA"/>
        </w:rPr>
        <w:t>C</w:t>
      </w:r>
      <w:r w:rsidR="00A65235" w:rsidRPr="000F7F17">
        <w:rPr>
          <w:lang w:val="en-CA"/>
        </w:rPr>
        <w:t>olchicine is a</w:t>
      </w:r>
      <w:r w:rsidR="00AC2EB0">
        <w:rPr>
          <w:lang w:val="en-CA"/>
        </w:rPr>
        <w:t>n inexpensive</w:t>
      </w:r>
      <w:r w:rsidR="00A65235">
        <w:rPr>
          <w:lang w:val="en-CA"/>
        </w:rPr>
        <w:t xml:space="preserve"> and </w:t>
      </w:r>
      <w:r w:rsidR="00A65235" w:rsidRPr="000F7F17">
        <w:rPr>
          <w:lang w:val="en-CA"/>
        </w:rPr>
        <w:t xml:space="preserve">effective anti-inflammatory agent that holds </w:t>
      </w:r>
      <w:r w:rsidR="007D4A33">
        <w:rPr>
          <w:lang w:val="en-CA"/>
        </w:rPr>
        <w:t>promise</w:t>
      </w:r>
      <w:r w:rsidR="00A65235" w:rsidRPr="000F7F17">
        <w:rPr>
          <w:lang w:val="en-CA"/>
        </w:rPr>
        <w:t xml:space="preserve"> </w:t>
      </w:r>
      <w:r w:rsidR="00A65235">
        <w:rPr>
          <w:lang w:val="en-CA"/>
        </w:rPr>
        <w:t xml:space="preserve">in </w:t>
      </w:r>
      <w:r w:rsidR="00AB13CD">
        <w:rPr>
          <w:lang w:val="en-CA"/>
        </w:rPr>
        <w:t>reducing the incidence</w:t>
      </w:r>
      <w:r w:rsidR="00AA271C">
        <w:rPr>
          <w:lang w:val="en-CA"/>
        </w:rPr>
        <w:t xml:space="preserve"> of these two perioperative complications</w:t>
      </w:r>
      <w:r w:rsidR="00A65235">
        <w:rPr>
          <w:lang w:val="en-CA"/>
        </w:rPr>
        <w:t xml:space="preserve">. </w:t>
      </w:r>
      <w:r w:rsidR="000F7F17">
        <w:rPr>
          <w:lang w:val="en-CA"/>
        </w:rPr>
        <w:t xml:space="preserve">The COP-AF trial will provide </w:t>
      </w:r>
      <w:r w:rsidR="00A65235">
        <w:rPr>
          <w:lang w:val="en-CA"/>
        </w:rPr>
        <w:t xml:space="preserve">clear </w:t>
      </w:r>
      <w:r w:rsidR="000F7F17">
        <w:rPr>
          <w:lang w:val="en-CA"/>
        </w:rPr>
        <w:t xml:space="preserve">evidence </w:t>
      </w:r>
      <w:r w:rsidR="00A65235">
        <w:rPr>
          <w:lang w:val="en-CA"/>
        </w:rPr>
        <w:t>about its benefits and risks in this setting.</w:t>
      </w:r>
      <w:r w:rsidR="000F7F17">
        <w:rPr>
          <w:lang w:val="en-CA"/>
        </w:rPr>
        <w:t xml:space="preserve"> </w:t>
      </w:r>
    </w:p>
    <w:p w14:paraId="0612E51B" w14:textId="203F0665" w:rsidR="00513A7C" w:rsidRPr="005A4A87" w:rsidRDefault="00F43D11" w:rsidP="00EF7AED">
      <w:pPr>
        <w:spacing w:after="0" w:line="480" w:lineRule="auto"/>
        <w:ind w:firstLine="720"/>
        <w:rPr>
          <w:rFonts w:ascii="Times New Roman" w:hAnsi="Times New Roman" w:cs="Times New Roman"/>
          <w:lang w:val="en-CA"/>
        </w:rPr>
      </w:pPr>
      <w:bookmarkStart w:id="28" w:name="_Hlk124422208"/>
      <w:r>
        <w:rPr>
          <w:lang w:val="en-CA"/>
        </w:rPr>
        <w:t>Although c</w:t>
      </w:r>
      <w:r w:rsidR="000F7F17">
        <w:rPr>
          <w:lang w:val="en-CA"/>
        </w:rPr>
        <w:t xml:space="preserve">olchicine </w:t>
      </w:r>
      <w:r>
        <w:rPr>
          <w:lang w:val="en-CA"/>
        </w:rPr>
        <w:t xml:space="preserve">has </w:t>
      </w:r>
      <w:r w:rsidR="00A65235">
        <w:rPr>
          <w:lang w:val="en-CA"/>
        </w:rPr>
        <w:t xml:space="preserve">effectively </w:t>
      </w:r>
      <w:r w:rsidR="006A2F18">
        <w:rPr>
          <w:lang w:val="en-CA"/>
        </w:rPr>
        <w:t xml:space="preserve">reduced </w:t>
      </w:r>
      <w:r w:rsidR="000F7F17">
        <w:rPr>
          <w:lang w:val="en-CA"/>
        </w:rPr>
        <w:t>the occ</w:t>
      </w:r>
      <w:r w:rsidR="00513A7C">
        <w:rPr>
          <w:lang w:val="en-CA"/>
        </w:rPr>
        <w:t>urrence of p</w:t>
      </w:r>
      <w:r w:rsidR="00513A7C" w:rsidRPr="00513A7C">
        <w:rPr>
          <w:rFonts w:cstheme="minorHAnsi"/>
          <w:lang w:val="en-CA"/>
        </w:rPr>
        <w:t xml:space="preserve">erioperative AF after </w:t>
      </w:r>
      <w:r w:rsidR="000F7F17" w:rsidRPr="00513A7C">
        <w:rPr>
          <w:rFonts w:cstheme="minorHAnsi"/>
          <w:lang w:val="en-CA"/>
        </w:rPr>
        <w:t xml:space="preserve">cardiac surgery </w:t>
      </w:r>
      <w:r w:rsidR="00513A7C" w:rsidRPr="00513A7C">
        <w:rPr>
          <w:rFonts w:cstheme="minorHAnsi"/>
          <w:lang w:val="en-CA"/>
        </w:rPr>
        <w:t xml:space="preserve">in several relatively small </w:t>
      </w:r>
      <w:r w:rsidR="00A65235">
        <w:rPr>
          <w:rFonts w:cstheme="minorHAnsi"/>
          <w:lang w:val="en-CA"/>
        </w:rPr>
        <w:t xml:space="preserve">randomized </w:t>
      </w:r>
      <w:r w:rsidR="00513A7C" w:rsidRPr="00513A7C">
        <w:rPr>
          <w:rFonts w:cstheme="minorHAnsi"/>
          <w:lang w:val="en-CA"/>
        </w:rPr>
        <w:t>trials</w:t>
      </w:r>
      <w:r w:rsidR="00AC2EB0">
        <w:rPr>
          <w:rFonts w:cstheme="minorHAnsi"/>
          <w:lang w:val="en-CA"/>
        </w:rPr>
        <w:t xml:space="preserve"> </w:t>
      </w:r>
      <w:r w:rsidR="00513A7C" w:rsidRPr="00513A7C">
        <w:rPr>
          <w:rFonts w:cstheme="minorHAnsi"/>
          <w:lang w:val="en-CA"/>
        </w:rPr>
        <w:fldChar w:fldCharType="begin">
          <w:fldData xml:space="preserve">PEVuZE5vdGU+PENpdGU+PEF1dGhvcj5JbWF6aW88L0F1dGhvcj48WWVhcj4yMDE0PC9ZZWFyPjxS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jI5MC01PC9wYWdlcz48dm9sdW1lPjEyNDwvdm9sdW1lPjxudW1iZXI+MjE8L251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==
</w:fldData>
        </w:fldChar>
      </w:r>
      <w:r w:rsidR="0033485B">
        <w:rPr>
          <w:rFonts w:cstheme="minorHAnsi"/>
          <w:lang w:val="en-CA"/>
        </w:rPr>
        <w:instrText xml:space="preserve"> ADDIN EN.CITE </w:instrText>
      </w:r>
      <w:r w:rsidR="0033485B">
        <w:rPr>
          <w:rFonts w:cstheme="minorHAnsi"/>
          <w:lang w:val="en-CA"/>
        </w:rPr>
        <w:fldChar w:fldCharType="begin">
          <w:fldData xml:space="preserve">PEVuZE5vdGU+PENpdGU+PEF1dGhvcj5JbWF6aW88L0F1dGhvcj48WWVhcj4yMDE0PC9ZZWFyPjxS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jI5MC01PC9wYWdlcz48dm9sdW1lPjEyNDwvdm9sdW1lPjxudW1iZXI+MjE8L251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==
</w:fldData>
        </w:fldChar>
      </w:r>
      <w:r w:rsidR="0033485B">
        <w:rPr>
          <w:rFonts w:cstheme="minorHAnsi"/>
          <w:lang w:val="en-CA"/>
        </w:rPr>
        <w:instrText xml:space="preserve"> ADDIN EN.CITE.DATA </w:instrText>
      </w:r>
      <w:r w:rsidR="0033485B">
        <w:rPr>
          <w:rFonts w:cstheme="minorHAnsi"/>
          <w:lang w:val="en-CA"/>
        </w:rPr>
      </w:r>
      <w:r w:rsidR="0033485B">
        <w:rPr>
          <w:rFonts w:cstheme="minorHAnsi"/>
          <w:lang w:val="en-CA"/>
        </w:rPr>
        <w:fldChar w:fldCharType="end"/>
      </w:r>
      <w:r w:rsidR="00513A7C" w:rsidRPr="00513A7C">
        <w:rPr>
          <w:rFonts w:cstheme="minorHAnsi"/>
          <w:lang w:val="en-CA"/>
        </w:rPr>
      </w:r>
      <w:r w:rsidR="00513A7C" w:rsidRPr="00513A7C">
        <w:rPr>
          <w:rFonts w:cstheme="minorHAnsi"/>
          <w:lang w:val="en-CA"/>
        </w:rPr>
        <w:fldChar w:fldCharType="separate"/>
      </w:r>
      <w:r w:rsidR="0033485B">
        <w:rPr>
          <w:rFonts w:cstheme="minorHAnsi"/>
          <w:noProof/>
          <w:lang w:val="en-CA"/>
        </w:rPr>
        <w:t>(41, 42)</w:t>
      </w:r>
      <w:r w:rsidR="00513A7C" w:rsidRPr="00513A7C">
        <w:rPr>
          <w:rFonts w:cstheme="minorHAnsi"/>
          <w:lang w:val="en-CA"/>
        </w:rPr>
        <w:fldChar w:fldCharType="end"/>
      </w:r>
      <w:r>
        <w:rPr>
          <w:rFonts w:cstheme="minorHAnsi"/>
          <w:lang w:val="en-CA"/>
        </w:rPr>
        <w:t xml:space="preserve">, </w:t>
      </w:r>
      <w:bookmarkStart w:id="29" w:name="_Hlk124434826"/>
      <w:bookmarkStart w:id="30" w:name="_Hlk125108899"/>
      <w:r w:rsidR="006A2F18">
        <w:rPr>
          <w:rFonts w:cstheme="minorHAnsi"/>
          <w:lang w:val="en-CA"/>
        </w:rPr>
        <w:t xml:space="preserve">it is not widely employed </w:t>
      </w:r>
      <w:bookmarkStart w:id="31" w:name="_Hlk124434731"/>
      <w:r w:rsidR="005045CB">
        <w:rPr>
          <w:rFonts w:cstheme="minorHAnsi"/>
          <w:lang w:val="en-CA"/>
        </w:rPr>
        <w:t>in th</w:t>
      </w:r>
      <w:r w:rsidR="00AB13CD">
        <w:rPr>
          <w:rFonts w:cstheme="minorHAnsi"/>
          <w:lang w:val="en-CA"/>
        </w:rPr>
        <w:t>ese patients</w:t>
      </w:r>
      <w:r w:rsidR="005045CB">
        <w:rPr>
          <w:rFonts w:cstheme="minorHAnsi"/>
          <w:lang w:val="en-CA"/>
        </w:rPr>
        <w:t xml:space="preserve"> </w:t>
      </w:r>
      <w:bookmarkEnd w:id="31"/>
      <w:r w:rsidR="006A2F18">
        <w:rPr>
          <w:rFonts w:cstheme="minorHAnsi"/>
          <w:lang w:val="en-CA"/>
        </w:rPr>
        <w:t xml:space="preserve">according to our experience. One reason could be </w:t>
      </w:r>
      <w:r w:rsidR="00AC5B19">
        <w:rPr>
          <w:rFonts w:cstheme="minorHAnsi"/>
          <w:lang w:val="en-CA"/>
        </w:rPr>
        <w:t xml:space="preserve">that knowledge translation efforts were insufficient. We will work with knowledge translation experts to effectively disseminate our findings. Another reason for the lack of colchicine use in cardiac surgery patients could be </w:t>
      </w:r>
      <w:r w:rsidR="006A2F18">
        <w:rPr>
          <w:rFonts w:cstheme="minorHAnsi"/>
          <w:lang w:val="en-CA"/>
        </w:rPr>
        <w:t>that previous studies were relatively small, and experience in many areas has shown that large</w:t>
      </w:r>
      <w:r w:rsidR="00996DE8">
        <w:rPr>
          <w:rFonts w:cstheme="minorHAnsi"/>
          <w:lang w:val="en-CA"/>
        </w:rPr>
        <w:t xml:space="preserve"> international</w:t>
      </w:r>
      <w:r w:rsidR="006A2F18">
        <w:rPr>
          <w:rFonts w:cstheme="minorHAnsi"/>
          <w:lang w:val="en-CA"/>
        </w:rPr>
        <w:t xml:space="preserve"> trials </w:t>
      </w:r>
      <w:r w:rsidR="005045CB">
        <w:rPr>
          <w:rFonts w:cstheme="minorHAnsi"/>
          <w:lang w:val="en-CA"/>
        </w:rPr>
        <w:t xml:space="preserve">such as COP-AF </w:t>
      </w:r>
      <w:r w:rsidR="006A2F18">
        <w:rPr>
          <w:rFonts w:cstheme="minorHAnsi"/>
          <w:lang w:val="en-CA"/>
        </w:rPr>
        <w:t>provid</w:t>
      </w:r>
      <w:r w:rsidR="005045CB">
        <w:rPr>
          <w:rFonts w:cstheme="minorHAnsi"/>
          <w:lang w:val="en-CA"/>
        </w:rPr>
        <w:t>ing</w:t>
      </w:r>
      <w:r w:rsidR="006A2F18">
        <w:rPr>
          <w:rFonts w:cstheme="minorHAnsi"/>
          <w:lang w:val="en-CA"/>
        </w:rPr>
        <w:t xml:space="preserve"> precise answers are needed to change clinical practice.</w:t>
      </w:r>
      <w:r w:rsidR="00AC5B19">
        <w:rPr>
          <w:rFonts w:cstheme="minorHAnsi"/>
          <w:lang w:val="en-CA"/>
        </w:rPr>
        <w:t xml:space="preserve"> COP-AF will also show if</w:t>
      </w:r>
      <w:bookmarkStart w:id="32" w:name="_Hlk124434854"/>
      <w:bookmarkEnd w:id="29"/>
      <w:r w:rsidR="007D4A33">
        <w:rPr>
          <w:rFonts w:cstheme="minorHAnsi"/>
          <w:lang w:val="en-CA"/>
        </w:rPr>
        <w:t xml:space="preserve"> </w:t>
      </w:r>
      <w:r>
        <w:rPr>
          <w:rFonts w:cstheme="minorHAnsi"/>
          <w:lang w:val="en-CA"/>
        </w:rPr>
        <w:t>th</w:t>
      </w:r>
      <w:r w:rsidR="005045CB">
        <w:rPr>
          <w:rFonts w:cstheme="minorHAnsi"/>
          <w:lang w:val="en-CA"/>
        </w:rPr>
        <w:t>e benefit</w:t>
      </w:r>
      <w:r w:rsidR="00AC5B19">
        <w:rPr>
          <w:rFonts w:cstheme="minorHAnsi"/>
          <w:lang w:val="en-CA"/>
        </w:rPr>
        <w:t>s</w:t>
      </w:r>
      <w:r w:rsidR="005045CB">
        <w:rPr>
          <w:rFonts w:cstheme="minorHAnsi"/>
          <w:lang w:val="en-CA"/>
        </w:rPr>
        <w:t xml:space="preserve"> observed in cardiac surgery patients </w:t>
      </w:r>
      <w:r>
        <w:rPr>
          <w:rFonts w:cstheme="minorHAnsi"/>
          <w:lang w:val="en-CA"/>
        </w:rPr>
        <w:t xml:space="preserve">can be extended to </w:t>
      </w:r>
      <w:r w:rsidR="00513A7C">
        <w:rPr>
          <w:lang w:val="en-CA"/>
        </w:rPr>
        <w:t>patients undergoing noncardiac surgery</w:t>
      </w:r>
      <w:bookmarkEnd w:id="30"/>
      <w:r w:rsidR="00513A7C">
        <w:rPr>
          <w:lang w:val="en-CA"/>
        </w:rPr>
        <w:t xml:space="preserve">. </w:t>
      </w:r>
      <w:bookmarkEnd w:id="28"/>
      <w:bookmarkEnd w:id="32"/>
      <w:r w:rsidR="00CC643D">
        <w:rPr>
          <w:lang w:val="en-CA"/>
        </w:rPr>
        <w:t>C</w:t>
      </w:r>
      <w:r w:rsidR="007D4A33">
        <w:rPr>
          <w:lang w:val="en-CA"/>
        </w:rPr>
        <w:t>OP</w:t>
      </w:r>
      <w:r w:rsidR="00CC643D">
        <w:rPr>
          <w:lang w:val="en-CA"/>
        </w:rPr>
        <w:t xml:space="preserve">-AF </w:t>
      </w:r>
      <w:r w:rsidR="00D406CB">
        <w:rPr>
          <w:lang w:val="en-CA"/>
        </w:rPr>
        <w:t>focuses</w:t>
      </w:r>
      <w:r w:rsidR="00513A7C">
        <w:rPr>
          <w:lang w:val="en-CA"/>
        </w:rPr>
        <w:t xml:space="preserve"> on patients undergoing </w:t>
      </w:r>
      <w:r w:rsidR="00CC643D">
        <w:rPr>
          <w:lang w:val="en-CA"/>
        </w:rPr>
        <w:t>major</w:t>
      </w:r>
      <w:r w:rsidR="00376C14" w:rsidRPr="00376C14">
        <w:t xml:space="preserve"> </w:t>
      </w:r>
      <w:r w:rsidR="00376C14">
        <w:t>noncardiac</w:t>
      </w:r>
      <w:r w:rsidR="00CC643D">
        <w:rPr>
          <w:lang w:val="en-CA"/>
        </w:rPr>
        <w:t xml:space="preserve"> </w:t>
      </w:r>
      <w:r w:rsidR="00513A7C">
        <w:rPr>
          <w:lang w:val="en-CA"/>
        </w:rPr>
        <w:t xml:space="preserve">thoracic surgery because the incidence of perioperative AF </w:t>
      </w:r>
      <w:r w:rsidR="00F7108E">
        <w:rPr>
          <w:lang w:val="en-CA"/>
        </w:rPr>
        <w:t xml:space="preserve">in this population </w:t>
      </w:r>
      <w:r w:rsidR="00513A7C">
        <w:rPr>
          <w:lang w:val="en-CA"/>
        </w:rPr>
        <w:t>is higher than i</w:t>
      </w:r>
      <w:r w:rsidR="0052291A">
        <w:rPr>
          <w:lang w:val="en-CA"/>
        </w:rPr>
        <w:t>n</w:t>
      </w:r>
      <w:r w:rsidR="00513A7C">
        <w:rPr>
          <w:lang w:val="en-CA"/>
        </w:rPr>
        <w:t xml:space="preserve"> other types of noncardiac surgery</w:t>
      </w:r>
      <w:r w:rsidR="00C96C07">
        <w:rPr>
          <w:lang w:val="en-CA"/>
        </w:rPr>
        <w:t xml:space="preserve"> </w:t>
      </w:r>
      <w:r w:rsidR="00C96C07">
        <w:rPr>
          <w:lang w:val="en-CA"/>
        </w:rPr>
        <w:fldChar w:fldCharType="begin">
          <w:fldData xml:space="preserve">PEVuZE5vdGU+PENpdGU+PEF1dGhvcj5DYXJkaW5hbGU8L0F1dGhvcj48WWVhcj4yMDE2PC9ZZWFy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</w:fldData>
        </w:fldChar>
      </w:r>
      <w:r w:rsidR="00BA0E24">
        <w:rPr>
          <w:lang w:val="en-CA"/>
        </w:rPr>
        <w:instrText xml:space="preserve"> ADDIN EN.CITE </w:instrText>
      </w:r>
      <w:r w:rsidR="00BA0E24">
        <w:rPr>
          <w:lang w:val="en-CA"/>
        </w:rPr>
        <w:fldChar w:fldCharType="begin">
          <w:fldData xml:space="preserve">PEVuZE5vdGU+PENpdGU+PEF1dGhvcj5DYXJkaW5hbGU8L0F1dGhvcj48WWVhcj4yMDE2PC9ZZWFy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</w:fldData>
        </w:fldChar>
      </w:r>
      <w:r w:rsidR="00BA0E24">
        <w:rPr>
          <w:lang w:val="en-CA"/>
        </w:rPr>
        <w:instrText xml:space="preserve"> ADDIN EN.CITE.DATA </w:instrText>
      </w:r>
      <w:r w:rsidR="00BA0E24">
        <w:rPr>
          <w:lang w:val="en-CA"/>
        </w:rPr>
      </w:r>
      <w:r w:rsidR="00BA0E24">
        <w:rPr>
          <w:lang w:val="en-CA"/>
        </w:rPr>
        <w:fldChar w:fldCharType="end"/>
      </w:r>
      <w:r w:rsidR="00C96C07">
        <w:rPr>
          <w:lang w:val="en-CA"/>
        </w:rPr>
      </w:r>
      <w:r w:rsidR="00C96C07">
        <w:rPr>
          <w:lang w:val="en-CA"/>
        </w:rPr>
        <w:fldChar w:fldCharType="separate"/>
      </w:r>
      <w:r w:rsidR="00BA0E24">
        <w:rPr>
          <w:noProof/>
          <w:lang w:val="en-CA"/>
        </w:rPr>
        <w:t>(4)</w:t>
      </w:r>
      <w:r w:rsidR="00C96C07">
        <w:rPr>
          <w:lang w:val="en-CA"/>
        </w:rPr>
        <w:fldChar w:fldCharType="end"/>
      </w:r>
      <w:r w:rsidR="00513A7C">
        <w:rPr>
          <w:lang w:val="en-CA"/>
        </w:rPr>
        <w:t xml:space="preserve">, and </w:t>
      </w:r>
      <w:r w:rsidR="00CC643D">
        <w:rPr>
          <w:lang w:val="en-CA"/>
        </w:rPr>
        <w:t xml:space="preserve">therefore the clinical need is </w:t>
      </w:r>
      <w:r w:rsidR="00242C19">
        <w:rPr>
          <w:lang w:val="en-CA"/>
        </w:rPr>
        <w:t>great</w:t>
      </w:r>
      <w:r w:rsidR="00CC643D">
        <w:rPr>
          <w:lang w:val="en-CA"/>
        </w:rPr>
        <w:t xml:space="preserve">est. </w:t>
      </w:r>
      <w:bookmarkStart w:id="33" w:name="_Hlk124419529"/>
      <w:r w:rsidR="00AA271C">
        <w:rPr>
          <w:lang w:val="en-CA"/>
        </w:rPr>
        <w:t>P</w:t>
      </w:r>
      <w:r w:rsidR="00513A7C">
        <w:rPr>
          <w:lang w:val="en-CA"/>
        </w:rPr>
        <w:t xml:space="preserve">rior studies have </w:t>
      </w:r>
      <w:r w:rsidR="00CC643D">
        <w:rPr>
          <w:lang w:val="en-CA"/>
        </w:rPr>
        <w:t xml:space="preserve">documented </w:t>
      </w:r>
      <w:r w:rsidR="00513A7C">
        <w:rPr>
          <w:lang w:val="en-CA"/>
        </w:rPr>
        <w:t xml:space="preserve">a </w:t>
      </w:r>
      <w:r w:rsidR="00C36A28">
        <w:rPr>
          <w:lang w:val="en-CA"/>
        </w:rPr>
        <w:t xml:space="preserve">more than 10-15-fold increase in </w:t>
      </w:r>
      <w:r w:rsidR="00513A7C">
        <w:rPr>
          <w:lang w:val="en-CA"/>
        </w:rPr>
        <w:t xml:space="preserve">inflammatory </w:t>
      </w:r>
      <w:r w:rsidR="00C36A28">
        <w:rPr>
          <w:lang w:val="en-CA"/>
        </w:rPr>
        <w:t xml:space="preserve">biomarker levels </w:t>
      </w:r>
      <w:r w:rsidR="00513A7C">
        <w:rPr>
          <w:lang w:val="en-CA"/>
        </w:rPr>
        <w:t>in the first 48</w:t>
      </w:r>
      <w:r w:rsidR="00F7108E">
        <w:rPr>
          <w:lang w:val="en-CA"/>
        </w:rPr>
        <w:t xml:space="preserve"> to </w:t>
      </w:r>
      <w:r w:rsidR="00513A7C">
        <w:rPr>
          <w:lang w:val="en-CA"/>
        </w:rPr>
        <w:t xml:space="preserve">72 hours after </w:t>
      </w:r>
      <w:r w:rsidR="00AA271C">
        <w:rPr>
          <w:lang w:val="en-CA"/>
        </w:rPr>
        <w:t>major</w:t>
      </w:r>
      <w:r w:rsidR="00376C14" w:rsidRPr="00376C14">
        <w:t xml:space="preserve"> </w:t>
      </w:r>
      <w:r w:rsidR="00376C14">
        <w:t>noncardiac</w:t>
      </w:r>
      <w:r w:rsidR="00AA271C">
        <w:rPr>
          <w:lang w:val="en-CA"/>
        </w:rPr>
        <w:t xml:space="preserve"> </w:t>
      </w:r>
      <w:r w:rsidR="00513A7C">
        <w:rPr>
          <w:lang w:val="en-CA"/>
        </w:rPr>
        <w:t xml:space="preserve">thoracic surgery, </w:t>
      </w:r>
      <w:bookmarkEnd w:id="33"/>
      <w:r w:rsidR="00CC643D">
        <w:rPr>
          <w:lang w:val="en-CA"/>
        </w:rPr>
        <w:t xml:space="preserve">corresponding to the </w:t>
      </w:r>
      <w:r w:rsidR="00513A7C">
        <w:rPr>
          <w:lang w:val="en-CA"/>
        </w:rPr>
        <w:t>same time period whe</w:t>
      </w:r>
      <w:r w:rsidR="00CC643D">
        <w:rPr>
          <w:lang w:val="en-CA"/>
        </w:rPr>
        <w:t xml:space="preserve">re most </w:t>
      </w:r>
      <w:r w:rsidR="00513A7C">
        <w:rPr>
          <w:lang w:val="en-CA"/>
        </w:rPr>
        <w:t xml:space="preserve">perioperative AF </w:t>
      </w:r>
      <w:r w:rsidR="00CC643D">
        <w:rPr>
          <w:lang w:val="en-CA"/>
        </w:rPr>
        <w:t xml:space="preserve">events </w:t>
      </w:r>
      <w:r w:rsidR="00513A7C">
        <w:rPr>
          <w:lang w:val="en-CA"/>
        </w:rPr>
        <w:t>tend to occur</w:t>
      </w:r>
      <w:r w:rsidR="00CC643D">
        <w:rPr>
          <w:lang w:val="en-CA"/>
        </w:rPr>
        <w:t xml:space="preserve"> </w:t>
      </w:r>
      <w:bookmarkStart w:id="34" w:name="_Hlk124419344"/>
      <w:r w:rsidR="00CC643D">
        <w:rPr>
          <w:lang w:val="en-CA"/>
        </w:rPr>
        <w:fldChar w:fldCharType="begin">
          <w:fldData xml:space="preserve">PEVuZE5vdGU+PENpdGU+PEF1dGhvcj5DcmFpZzwvQXV0aG9yPjxZZWFyPjIwMDE8L1llYXI+PFJl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</w:fldData>
        </w:fldChar>
      </w:r>
      <w:r w:rsidR="0033485B">
        <w:rPr>
          <w:lang w:val="en-CA"/>
        </w:rPr>
        <w:instrText xml:space="preserve"> ADDIN EN.CITE </w:instrText>
      </w:r>
      <w:r w:rsidR="0033485B">
        <w:rPr>
          <w:lang w:val="en-CA"/>
        </w:rPr>
        <w:fldChar w:fldCharType="begin">
          <w:fldData xml:space="preserve">PEVuZE5vdGU+PENpdGU+PEF1dGhvcj5DcmFpZzwvQXV0aG9yPjxZZWFyPjIwMDE8L1llYXI+PFJl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</w:fldData>
        </w:fldChar>
      </w:r>
      <w:r w:rsidR="0033485B">
        <w:rPr>
          <w:lang w:val="en-CA"/>
        </w:rPr>
        <w:instrText xml:space="preserve"> ADDIN EN.CITE.DATA </w:instrText>
      </w:r>
      <w:r w:rsidR="0033485B">
        <w:rPr>
          <w:lang w:val="en-CA"/>
        </w:rPr>
      </w:r>
      <w:r w:rsidR="0033485B">
        <w:rPr>
          <w:lang w:val="en-CA"/>
        </w:rPr>
        <w:fldChar w:fldCharType="end"/>
      </w:r>
      <w:r w:rsidR="00CC643D">
        <w:rPr>
          <w:lang w:val="en-CA"/>
        </w:rPr>
      </w:r>
      <w:r w:rsidR="00CC643D">
        <w:rPr>
          <w:lang w:val="en-CA"/>
        </w:rPr>
        <w:fldChar w:fldCharType="separate"/>
      </w:r>
      <w:r w:rsidR="0033485B">
        <w:rPr>
          <w:noProof/>
          <w:lang w:val="en-CA"/>
        </w:rPr>
        <w:t>(48)</w:t>
      </w:r>
      <w:r w:rsidR="00CC643D">
        <w:rPr>
          <w:lang w:val="en-CA"/>
        </w:rPr>
        <w:fldChar w:fldCharType="end"/>
      </w:r>
      <w:bookmarkEnd w:id="34"/>
      <w:r w:rsidR="00513A7C">
        <w:rPr>
          <w:lang w:val="en-CA"/>
        </w:rPr>
        <w:t xml:space="preserve">. </w:t>
      </w:r>
      <w:bookmarkStart w:id="35" w:name="_Hlk125116749"/>
      <w:r w:rsidR="00977726">
        <w:rPr>
          <w:lang w:val="en-CA"/>
        </w:rPr>
        <w:t xml:space="preserve">We are not aware of any studies suggesting a differential inflammatory response between </w:t>
      </w:r>
      <w:r w:rsidR="007A3DF0">
        <w:rPr>
          <w:lang w:val="en-CA"/>
        </w:rPr>
        <w:t xml:space="preserve">men and women in this context. </w:t>
      </w:r>
      <w:bookmarkEnd w:id="35"/>
    </w:p>
    <w:p w14:paraId="2C7DA8F8" w14:textId="4BDE94EB" w:rsidR="00513A7C" w:rsidRPr="000F7F17" w:rsidRDefault="00C96C07" w:rsidP="00EF7AED">
      <w:pPr>
        <w:spacing w:after="0" w:line="480" w:lineRule="auto"/>
        <w:ind w:firstLine="720"/>
        <w:rPr>
          <w:lang w:val="en-CA"/>
        </w:rPr>
      </w:pPr>
      <w:r>
        <w:rPr>
          <w:lang w:val="en-CA"/>
        </w:rPr>
        <w:t xml:space="preserve">Patients with MINS </w:t>
      </w:r>
      <w:r w:rsidR="007D4A33">
        <w:rPr>
          <w:lang w:val="en-CA"/>
        </w:rPr>
        <w:t xml:space="preserve">are at </w:t>
      </w:r>
      <w:r w:rsidRPr="00C96C07">
        <w:rPr>
          <w:bCs/>
          <w:lang w:val="en-CA"/>
        </w:rPr>
        <w:t>increased risk of death within 30 days after surgery</w:t>
      </w:r>
      <w:r w:rsidR="00DE54B9">
        <w:rPr>
          <w:bCs/>
          <w:lang w:val="en-CA"/>
        </w:rPr>
        <w:t xml:space="preserve"> </w:t>
      </w:r>
      <w:r w:rsidR="00DE54B9">
        <w:rPr>
          <w:bCs/>
          <w:lang w:val="en-CA"/>
        </w:rPr>
        <w:fldChar w:fldCharType="begin">
          <w:fldData xml:space="preserve">PEVuZE5vdGU+PENpdGU+PEF1dGhvcj5EZXZlcmVhdXg8L0F1dGhvcj48WWVhcj4yMDE3PC9ZZWFy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</w:fldData>
        </w:fldChar>
      </w:r>
      <w:r w:rsidR="00BA0E24">
        <w:rPr>
          <w:bCs/>
          <w:lang w:val="en-CA"/>
        </w:rPr>
        <w:instrText xml:space="preserve"> ADDIN EN.CITE </w:instrText>
      </w:r>
      <w:r w:rsidR="00BA0E24">
        <w:rPr>
          <w:bCs/>
          <w:lang w:val="en-CA"/>
        </w:rPr>
        <w:fldChar w:fldCharType="begin">
          <w:fldData xml:space="preserve">PEVuZE5vdGU+PENpdGU+PEF1dGhvcj5EZXZlcmVhdXg8L0F1dGhvcj48WWVhcj4yMDE3PC9ZZWFy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</w:fldData>
        </w:fldChar>
      </w:r>
      <w:r w:rsidR="00BA0E24">
        <w:rPr>
          <w:bCs/>
          <w:lang w:val="en-CA"/>
        </w:rPr>
        <w:instrText xml:space="preserve"> ADDIN EN.CITE.DATA </w:instrText>
      </w:r>
      <w:r w:rsidR="00BA0E24">
        <w:rPr>
          <w:bCs/>
          <w:lang w:val="en-CA"/>
        </w:rPr>
      </w:r>
      <w:r w:rsidR="00BA0E24">
        <w:rPr>
          <w:bCs/>
          <w:lang w:val="en-CA"/>
        </w:rPr>
        <w:fldChar w:fldCharType="end"/>
      </w:r>
      <w:r w:rsidR="00DE54B9">
        <w:rPr>
          <w:bCs/>
          <w:lang w:val="en-CA"/>
        </w:rPr>
      </w:r>
      <w:r w:rsidR="00DE54B9">
        <w:rPr>
          <w:bCs/>
          <w:lang w:val="en-CA"/>
        </w:rPr>
        <w:fldChar w:fldCharType="separate"/>
      </w:r>
      <w:r w:rsidR="00BA0E24">
        <w:rPr>
          <w:bCs/>
          <w:noProof/>
          <w:lang w:val="en-CA"/>
        </w:rPr>
        <w:t>(13)</w:t>
      </w:r>
      <w:r w:rsidR="00DE54B9">
        <w:rPr>
          <w:bCs/>
          <w:lang w:val="en-CA"/>
        </w:rPr>
        <w:fldChar w:fldCharType="end"/>
      </w:r>
      <w:r w:rsidRPr="00C96C07">
        <w:rPr>
          <w:bCs/>
          <w:lang w:val="en-CA"/>
        </w:rPr>
        <w:t xml:space="preserve">. The risk of death </w:t>
      </w:r>
      <w:r w:rsidR="00F43D11">
        <w:rPr>
          <w:bCs/>
          <w:lang w:val="en-CA"/>
        </w:rPr>
        <w:t>is</w:t>
      </w:r>
      <w:r w:rsidRPr="00C96C07">
        <w:rPr>
          <w:bCs/>
          <w:lang w:val="en-CA"/>
        </w:rPr>
        <w:t xml:space="preserve"> increased regardless of whether patients had ischemic features (i.e., symptoms or ischemic changes on the electrocardiogram) (adjusted HR 5.04; 95% CI, 3.56-7.12) or not (adjusted HR 3.20; 95% CI, 2.37-4.32) </w:t>
      </w:r>
      <w:r w:rsidRPr="00C96C07">
        <w:rPr>
          <w:bCs/>
          <w:lang w:val="en-CA"/>
        </w:rPr>
        <w:fldChar w:fldCharType="begin">
          <w:fldData xml:space="preserve">PEVuZE5vdGU+PENpdGU+PEF1dGhvcj5Xcml0aW5nIENvbW1pdHRlZSBmb3IgdGhlPC9BdXRob3I+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</w:fldData>
        </w:fldChar>
      </w:r>
      <w:r w:rsidR="00BA0E24">
        <w:rPr>
          <w:bCs/>
          <w:lang w:val="en-CA"/>
        </w:rPr>
        <w:instrText xml:space="preserve"> ADDIN EN.CITE </w:instrText>
      </w:r>
      <w:r w:rsidR="00BA0E24">
        <w:rPr>
          <w:bCs/>
          <w:lang w:val="en-CA"/>
        </w:rPr>
        <w:fldChar w:fldCharType="begin">
          <w:fldData xml:space="preserve">PEVuZE5vdGU+PENpdGU+PEF1dGhvcj5Xcml0aW5nIENvbW1pdHRlZSBmb3IgdGhlPC9BdXRob3I+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</w:fldData>
        </w:fldChar>
      </w:r>
      <w:r w:rsidR="00BA0E24">
        <w:rPr>
          <w:bCs/>
          <w:lang w:val="en-CA"/>
        </w:rPr>
        <w:instrText xml:space="preserve"> ADDIN EN.CITE.DATA </w:instrText>
      </w:r>
      <w:r w:rsidR="00BA0E24">
        <w:rPr>
          <w:bCs/>
          <w:lang w:val="en-CA"/>
        </w:rPr>
      </w:r>
      <w:r w:rsidR="00BA0E24">
        <w:rPr>
          <w:bCs/>
          <w:lang w:val="en-CA"/>
        </w:rPr>
        <w:fldChar w:fldCharType="end"/>
      </w:r>
      <w:r w:rsidRPr="00C96C07">
        <w:rPr>
          <w:bCs/>
          <w:lang w:val="en-CA"/>
        </w:rPr>
      </w:r>
      <w:r w:rsidRPr="00C96C07">
        <w:rPr>
          <w:bCs/>
          <w:lang w:val="en-CA"/>
        </w:rPr>
        <w:fldChar w:fldCharType="separate"/>
      </w:r>
      <w:r w:rsidR="00BA0E24">
        <w:rPr>
          <w:bCs/>
          <w:noProof/>
          <w:lang w:val="en-CA"/>
        </w:rPr>
        <w:t>(24)</w:t>
      </w:r>
      <w:r w:rsidRPr="00C96C07">
        <w:rPr>
          <w:lang w:val="en-CA"/>
        </w:rPr>
        <w:fldChar w:fldCharType="end"/>
      </w:r>
      <w:r w:rsidRPr="00C96C07">
        <w:rPr>
          <w:bCs/>
          <w:lang w:val="en-CA"/>
        </w:rPr>
        <w:t xml:space="preserve">. </w:t>
      </w:r>
      <w:r w:rsidR="00F43D11">
        <w:rPr>
          <w:bCs/>
          <w:lang w:val="en-CA"/>
        </w:rPr>
        <w:t>While th</w:t>
      </w:r>
      <w:r w:rsidR="00B12FCE">
        <w:rPr>
          <w:bCs/>
          <w:lang w:val="en-CA"/>
        </w:rPr>
        <w:t>ere is a need to p</w:t>
      </w:r>
      <w:r>
        <w:rPr>
          <w:bCs/>
          <w:lang w:val="en-CA"/>
        </w:rPr>
        <w:t xml:space="preserve">revent MINS, no such treatment is currently available. </w:t>
      </w:r>
      <w:r w:rsidRPr="00C96C07">
        <w:rPr>
          <w:lang w:val="en-CA"/>
        </w:rPr>
        <w:lastRenderedPageBreak/>
        <w:t>MINS is strongly associated with elevations in inflammatory markers, including C-reactive protein, white blood cell count</w:t>
      </w:r>
      <w:r w:rsidR="00D406CB">
        <w:rPr>
          <w:lang w:val="en-CA"/>
        </w:rPr>
        <w:t>,</w:t>
      </w:r>
      <w:r w:rsidRPr="00C96C07">
        <w:rPr>
          <w:lang w:val="en-CA"/>
        </w:rPr>
        <w:t xml:space="preserve"> and interleukins </w:t>
      </w:r>
      <w:r w:rsidRPr="00C96C07">
        <w:rPr>
          <w:lang w:val="en-CA"/>
        </w:rPr>
        <w:fldChar w:fldCharType="begin">
          <w:fldData xml:space="preserve">PEVuZE5vdGU+PENpdGU+PEF1dGhvcj5BY2tsYW5kPC9BdXRob3I+PFllYXI+MjAxOTwvWWVhcj48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</w:fldData>
        </w:fldChar>
      </w:r>
      <w:r w:rsidR="009B4328">
        <w:rPr>
          <w:lang w:val="en-CA"/>
        </w:rPr>
        <w:instrText xml:space="preserve"> ADDIN EN.CITE </w:instrText>
      </w:r>
      <w:r w:rsidR="009B4328">
        <w:rPr>
          <w:lang w:val="en-CA"/>
        </w:rPr>
        <w:fldChar w:fldCharType="begin">
          <w:fldData xml:space="preserve">PEVuZE5vdGU+PENpdGU+PEF1dGhvcj5BY2tsYW5kPC9BdXRob3I+PFllYXI+MjAxOTwvWWVhcj48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</w:fldData>
        </w:fldChar>
      </w:r>
      <w:r w:rsidR="009B4328">
        <w:rPr>
          <w:lang w:val="en-CA"/>
        </w:rPr>
        <w:instrText xml:space="preserve"> ADDIN EN.CITE.DATA </w:instrText>
      </w:r>
      <w:r w:rsidR="009B4328">
        <w:rPr>
          <w:lang w:val="en-CA"/>
        </w:rPr>
      </w:r>
      <w:r w:rsidR="009B4328">
        <w:rPr>
          <w:lang w:val="en-CA"/>
        </w:rPr>
        <w:fldChar w:fldCharType="end"/>
      </w:r>
      <w:r w:rsidRPr="00C96C07">
        <w:rPr>
          <w:lang w:val="en-CA"/>
        </w:rPr>
      </w:r>
      <w:r w:rsidRPr="00C96C07">
        <w:rPr>
          <w:lang w:val="en-CA"/>
        </w:rPr>
        <w:fldChar w:fldCharType="separate"/>
      </w:r>
      <w:r w:rsidR="009B4328">
        <w:rPr>
          <w:noProof/>
          <w:lang w:val="en-CA"/>
        </w:rPr>
        <w:t>(28-32)</w:t>
      </w:r>
      <w:r w:rsidRPr="00C96C07">
        <w:rPr>
          <w:lang w:val="en-CA"/>
        </w:rPr>
        <w:fldChar w:fldCharType="end"/>
      </w:r>
      <w:r w:rsidR="0052291A">
        <w:rPr>
          <w:lang w:val="en-CA"/>
        </w:rPr>
        <w:t>. R</w:t>
      </w:r>
      <w:r>
        <w:rPr>
          <w:lang w:val="en-CA"/>
        </w:rPr>
        <w:t xml:space="preserve">ecent studies </w:t>
      </w:r>
      <w:r w:rsidR="00487BB0">
        <w:rPr>
          <w:lang w:val="en-CA"/>
        </w:rPr>
        <w:t xml:space="preserve">in patients with coronary </w:t>
      </w:r>
      <w:r w:rsidR="00B23C54">
        <w:rPr>
          <w:lang w:val="en-CA"/>
        </w:rPr>
        <w:t xml:space="preserve">artery </w:t>
      </w:r>
      <w:r w:rsidR="00487BB0">
        <w:rPr>
          <w:lang w:val="en-CA"/>
        </w:rPr>
        <w:t xml:space="preserve">disease have underscored the potential of colchicine in preventing ischemic </w:t>
      </w:r>
      <w:r w:rsidR="0052291A">
        <w:rPr>
          <w:lang w:val="en-CA"/>
        </w:rPr>
        <w:t xml:space="preserve">cardiovascular </w:t>
      </w:r>
      <w:r w:rsidR="00487BB0">
        <w:rPr>
          <w:lang w:val="en-CA"/>
        </w:rPr>
        <w:t>events</w:t>
      </w:r>
      <w:r w:rsidR="00E23700">
        <w:rPr>
          <w:lang w:val="en-CA"/>
        </w:rPr>
        <w:t xml:space="preserve"> </w:t>
      </w:r>
      <w:r w:rsidR="00E23700">
        <w:rPr>
          <w:lang w:val="en-CA"/>
        </w:rPr>
        <w:fldChar w:fldCharType="begin">
          <w:fldData xml:space="preserve">PEVuZE5vdGU+PENpdGU+PEF1dGhvcj5OaWRvcmY8L0F1dGhvcj48WWVhcj4yMDIwPC9ZZWFyPjxS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</w:fldData>
        </w:fldChar>
      </w:r>
      <w:r w:rsidR="0033485B">
        <w:rPr>
          <w:lang w:val="en-CA"/>
        </w:rPr>
        <w:instrText xml:space="preserve"> ADDIN EN.CITE </w:instrText>
      </w:r>
      <w:r w:rsidR="0033485B">
        <w:rPr>
          <w:lang w:val="en-CA"/>
        </w:rPr>
        <w:fldChar w:fldCharType="begin">
          <w:fldData xml:space="preserve">PEVuZE5vdGU+PENpdGU+PEF1dGhvcj5OaWRvcmY8L0F1dGhvcj48WWVhcj4yMDIwPC9ZZWFyPjxS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</w:fldData>
        </w:fldChar>
      </w:r>
      <w:r w:rsidR="0033485B">
        <w:rPr>
          <w:lang w:val="en-CA"/>
        </w:rPr>
        <w:instrText xml:space="preserve"> ADDIN EN.CITE.DATA </w:instrText>
      </w:r>
      <w:r w:rsidR="0033485B">
        <w:rPr>
          <w:lang w:val="en-CA"/>
        </w:rPr>
      </w:r>
      <w:r w:rsidR="0033485B">
        <w:rPr>
          <w:lang w:val="en-CA"/>
        </w:rPr>
        <w:fldChar w:fldCharType="end"/>
      </w:r>
      <w:r w:rsidR="00E23700">
        <w:rPr>
          <w:lang w:val="en-CA"/>
        </w:rPr>
      </w:r>
      <w:r w:rsidR="00E23700">
        <w:rPr>
          <w:lang w:val="en-CA"/>
        </w:rPr>
        <w:fldChar w:fldCharType="separate"/>
      </w:r>
      <w:r w:rsidR="0033485B">
        <w:rPr>
          <w:noProof/>
          <w:lang w:val="en-CA"/>
        </w:rPr>
        <w:t>(43, 44)</w:t>
      </w:r>
      <w:r w:rsidR="00E23700">
        <w:rPr>
          <w:lang w:val="en-CA"/>
        </w:rPr>
        <w:fldChar w:fldCharType="end"/>
      </w:r>
      <w:r w:rsidR="00487BB0">
        <w:rPr>
          <w:lang w:val="en-CA"/>
        </w:rPr>
        <w:t xml:space="preserve">. </w:t>
      </w:r>
      <w:r w:rsidR="00242C19">
        <w:rPr>
          <w:lang w:val="en-CA"/>
        </w:rPr>
        <w:t>Given the ischemic origin of MINS, it</w:t>
      </w:r>
      <w:r w:rsidR="0052291A">
        <w:rPr>
          <w:lang w:val="en-CA"/>
        </w:rPr>
        <w:t xml:space="preserve"> is plausible that colchicine </w:t>
      </w:r>
      <w:r w:rsidR="00F43D11">
        <w:rPr>
          <w:lang w:val="en-CA"/>
        </w:rPr>
        <w:t xml:space="preserve">has the ability to </w:t>
      </w:r>
      <w:r w:rsidR="0052291A">
        <w:rPr>
          <w:lang w:val="en-CA"/>
        </w:rPr>
        <w:t xml:space="preserve">prevent MINS </w:t>
      </w:r>
      <w:r w:rsidR="00A44D5A">
        <w:rPr>
          <w:lang w:val="en-CA"/>
        </w:rPr>
        <w:t>after</w:t>
      </w:r>
      <w:r w:rsidR="00376C14" w:rsidRPr="00376C14">
        <w:t xml:space="preserve"> </w:t>
      </w:r>
      <w:r w:rsidR="00376C14">
        <w:t>noncardiac</w:t>
      </w:r>
      <w:r w:rsidR="0052291A">
        <w:rPr>
          <w:lang w:val="en-CA"/>
        </w:rPr>
        <w:t xml:space="preserve"> thoracic surgery. </w:t>
      </w:r>
      <w:r w:rsidR="00A44D5A">
        <w:rPr>
          <w:lang w:val="en-CA"/>
        </w:rPr>
        <w:t>As all p</w:t>
      </w:r>
      <w:r w:rsidR="00242C19">
        <w:rPr>
          <w:lang w:val="en-CA"/>
        </w:rPr>
        <w:t xml:space="preserve">atients enrolled in </w:t>
      </w:r>
      <w:r w:rsidR="0052291A">
        <w:rPr>
          <w:lang w:val="en-CA"/>
        </w:rPr>
        <w:t xml:space="preserve">COP-AF </w:t>
      </w:r>
      <w:r w:rsidR="00F7108E">
        <w:rPr>
          <w:lang w:val="en-CA"/>
        </w:rPr>
        <w:t>systematically get their</w:t>
      </w:r>
      <w:r w:rsidR="00242C19">
        <w:rPr>
          <w:lang w:val="en-CA"/>
        </w:rPr>
        <w:t xml:space="preserve"> </w:t>
      </w:r>
      <w:r w:rsidR="0052291A">
        <w:rPr>
          <w:lang w:val="en-CA"/>
        </w:rPr>
        <w:t xml:space="preserve">postoperative troponin </w:t>
      </w:r>
      <w:r w:rsidR="00B12FCE">
        <w:rPr>
          <w:lang w:val="en-CA"/>
        </w:rPr>
        <w:t>measure</w:t>
      </w:r>
      <w:r w:rsidR="00F7108E">
        <w:rPr>
          <w:lang w:val="en-CA"/>
        </w:rPr>
        <w:t>d</w:t>
      </w:r>
      <w:r w:rsidR="0052291A">
        <w:rPr>
          <w:lang w:val="en-CA"/>
        </w:rPr>
        <w:t xml:space="preserve">, it was decided to </w:t>
      </w:r>
      <w:r w:rsidR="00AA271C">
        <w:rPr>
          <w:lang w:val="en-CA"/>
        </w:rPr>
        <w:t xml:space="preserve">test this important hypothesis, and </w:t>
      </w:r>
      <w:r w:rsidR="0052291A">
        <w:rPr>
          <w:lang w:val="en-CA"/>
        </w:rPr>
        <w:t xml:space="preserve">add </w:t>
      </w:r>
      <w:r w:rsidR="00487BB0">
        <w:rPr>
          <w:lang w:val="en-CA"/>
        </w:rPr>
        <w:t xml:space="preserve">MINS as a coprimary outcome </w:t>
      </w:r>
      <w:r w:rsidR="0052291A">
        <w:rPr>
          <w:lang w:val="en-CA"/>
        </w:rPr>
        <w:t xml:space="preserve">to </w:t>
      </w:r>
      <w:r w:rsidR="00487BB0">
        <w:rPr>
          <w:lang w:val="en-CA"/>
        </w:rPr>
        <w:t xml:space="preserve">COP-AF. </w:t>
      </w:r>
    </w:p>
    <w:p w14:paraId="7765B6C5" w14:textId="1F7FB5FA" w:rsidR="00F64EAB" w:rsidRDefault="00A44D5A" w:rsidP="00EF7AED">
      <w:pPr>
        <w:spacing w:after="0" w:line="480" w:lineRule="auto"/>
        <w:ind w:firstLine="720"/>
      </w:pPr>
      <w:r>
        <w:rPr>
          <w:lang w:val="en-CA"/>
        </w:rPr>
        <w:t>Colchicine</w:t>
      </w:r>
      <w:r w:rsidR="000F7F17" w:rsidRPr="000F7F17">
        <w:rPr>
          <w:lang w:val="en-CA"/>
        </w:rPr>
        <w:t xml:space="preserve"> may prevent </w:t>
      </w:r>
      <w:r w:rsidR="00AC2EB0">
        <w:rPr>
          <w:lang w:val="en-CA"/>
        </w:rPr>
        <w:t>other</w:t>
      </w:r>
      <w:r w:rsidR="000F7F17" w:rsidRPr="000F7F17">
        <w:rPr>
          <w:lang w:val="en-CA"/>
        </w:rPr>
        <w:t xml:space="preserve"> </w:t>
      </w:r>
      <w:r w:rsidR="00AC2EB0">
        <w:rPr>
          <w:lang w:val="en-CA"/>
        </w:rPr>
        <w:t xml:space="preserve">postoperative </w:t>
      </w:r>
      <w:r w:rsidR="000F7F17" w:rsidRPr="000F7F17">
        <w:rPr>
          <w:lang w:val="en-CA"/>
        </w:rPr>
        <w:t xml:space="preserve">inflammatory complications. </w:t>
      </w:r>
      <w:r w:rsidR="00DA7D6B">
        <w:rPr>
          <w:lang w:val="en-CA"/>
        </w:rPr>
        <w:t xml:space="preserve">Colchicine has a </w:t>
      </w:r>
      <w:r w:rsidR="000F7F17" w:rsidRPr="000F7F17">
        <w:rPr>
          <w:lang w:val="en-CA"/>
        </w:rPr>
        <w:t>profound impact on post-pericardiotomy syndrome and pericarditis recurrence</w:t>
      </w:r>
      <w:r w:rsidR="002A5354">
        <w:rPr>
          <w:lang w:val="en-CA"/>
        </w:rPr>
        <w:t xml:space="preserve"> </w:t>
      </w:r>
      <w:r w:rsidR="002A5354" w:rsidRPr="00A9384E">
        <w:rPr>
          <w:lang w:val="en-CA"/>
        </w:rPr>
        <w:fldChar w:fldCharType="begin">
          <w:fldData xml:space="preserve">PEVuZE5vdGU+PENpdGU+PEF1dGhvcj5JbWF6aW88L0F1dGhvcj48WWVhcj4yMDA1PC9ZZWFyPjxS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yMDEyLTY8L3BhZ2VzPjx2b2x1bWU+MTEyPC92b2x1bWU+PG51bWJlcj4xMzwv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</w:fldData>
        </w:fldChar>
      </w:r>
      <w:r w:rsidR="0033485B">
        <w:rPr>
          <w:lang w:val="en-CA"/>
        </w:rPr>
        <w:instrText xml:space="preserve"> ADDIN EN.CITE </w:instrText>
      </w:r>
      <w:r w:rsidR="0033485B">
        <w:rPr>
          <w:lang w:val="en-CA"/>
        </w:rPr>
        <w:fldChar w:fldCharType="begin">
          <w:fldData xml:space="preserve">PEVuZE5vdGU+PENpdGU+PEF1dGhvcj5JbWF6aW88L0F1dGhvcj48WWVhcj4yMDA1PC9ZZWFyPjxS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yMDEyLTY8L3BhZ2VzPjx2b2x1bWU+MTEyPC92b2x1bWU+PG51bWJlcj4xMzwv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</w:fldData>
        </w:fldChar>
      </w:r>
      <w:r w:rsidR="0033485B">
        <w:rPr>
          <w:lang w:val="en-CA"/>
        </w:rPr>
        <w:instrText xml:space="preserve"> ADDIN EN.CITE.DATA </w:instrText>
      </w:r>
      <w:r w:rsidR="0033485B">
        <w:rPr>
          <w:lang w:val="en-CA"/>
        </w:rPr>
      </w:r>
      <w:r w:rsidR="0033485B">
        <w:rPr>
          <w:lang w:val="en-CA"/>
        </w:rPr>
        <w:fldChar w:fldCharType="end"/>
      </w:r>
      <w:r w:rsidR="002A5354" w:rsidRPr="00A9384E">
        <w:rPr>
          <w:lang w:val="en-CA"/>
        </w:rPr>
      </w:r>
      <w:r w:rsidR="002A5354" w:rsidRPr="00A9384E">
        <w:rPr>
          <w:lang w:val="en-CA"/>
        </w:rPr>
        <w:fldChar w:fldCharType="separate"/>
      </w:r>
      <w:r w:rsidR="0033485B">
        <w:rPr>
          <w:noProof/>
          <w:lang w:val="en-CA"/>
        </w:rPr>
        <w:t>(36-41)</w:t>
      </w:r>
      <w:r w:rsidR="002A5354" w:rsidRPr="00A9384E">
        <w:rPr>
          <w:lang w:val="en-CA"/>
        </w:rPr>
        <w:fldChar w:fldCharType="end"/>
      </w:r>
      <w:r w:rsidR="000F7F17" w:rsidRPr="000F7F17">
        <w:rPr>
          <w:lang w:val="en-CA"/>
        </w:rPr>
        <w:t xml:space="preserve">, </w:t>
      </w:r>
      <w:r w:rsidR="00DA7D6B">
        <w:rPr>
          <w:lang w:val="en-CA"/>
        </w:rPr>
        <w:t xml:space="preserve">and in the COP-AF pilot study it </w:t>
      </w:r>
      <w:r w:rsidR="000F7F17" w:rsidRPr="000F7F17">
        <w:t xml:space="preserve">significantly reduced the total amount of fluid drained at 48 hours (584 ml vs. 763 ml, p=0.04) and at various other time points </w:t>
      </w:r>
      <w:r w:rsidR="000F7F17" w:rsidRPr="000F7F17">
        <w:fldChar w:fldCharType="begin">
          <w:fldData xml:space="preserve">PEVuZE5vdGU+PENpdGU+PEF1dGhvcj5BZ3phcmlhbjwvQXV0aG9yPjxZZWFyPjIwMTc8L1llYXI+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</w:fldData>
        </w:fldChar>
      </w:r>
      <w:r w:rsidR="0033485B">
        <w:instrText xml:space="preserve"> ADDIN EN.CITE </w:instrText>
      </w:r>
      <w:r w:rsidR="0033485B">
        <w:fldChar w:fldCharType="begin">
          <w:fldData xml:space="preserve">PEVuZE5vdGU+PENpdGU+PEF1dGhvcj5BZ3phcmlhbjwvQXV0aG9yPjxZZWFyPjIwMTc8L1llYXI+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</w:fldData>
        </w:fldChar>
      </w:r>
      <w:r w:rsidR="0033485B">
        <w:instrText xml:space="preserve"> ADDIN EN.CITE.DATA </w:instrText>
      </w:r>
      <w:r w:rsidR="0033485B">
        <w:fldChar w:fldCharType="end"/>
      </w:r>
      <w:r w:rsidR="000F7F17" w:rsidRPr="000F7F17">
        <w:fldChar w:fldCharType="separate"/>
      </w:r>
      <w:r w:rsidR="0033485B">
        <w:rPr>
          <w:noProof/>
        </w:rPr>
        <w:t>(58)</w:t>
      </w:r>
      <w:r w:rsidR="000F7F17" w:rsidRPr="000F7F17">
        <w:fldChar w:fldCharType="end"/>
      </w:r>
      <w:r w:rsidR="000F7F17" w:rsidRPr="000F7F17">
        <w:t xml:space="preserve">. </w:t>
      </w:r>
      <w:r w:rsidR="00DA7D6B">
        <w:t xml:space="preserve">Therefore, it is plausible that colchicine may reduce the </w:t>
      </w:r>
      <w:r w:rsidR="00DA7D6B" w:rsidRPr="000F7F17">
        <w:t xml:space="preserve">time to chest tube removal </w:t>
      </w:r>
      <w:r w:rsidR="00DA7D6B">
        <w:t xml:space="preserve">in COP-AF. </w:t>
      </w:r>
      <w:r>
        <w:t xml:space="preserve">This </w:t>
      </w:r>
      <w:r w:rsidR="000F7F17" w:rsidRPr="000F7F17">
        <w:t xml:space="preserve">is an important outcome, as it may </w:t>
      </w:r>
      <w:r w:rsidR="00F7108E">
        <w:t>shorten the length of</w:t>
      </w:r>
      <w:r w:rsidR="000F7F17" w:rsidRPr="000F7F17">
        <w:t xml:space="preserve"> hospital stay, reduce the incidence of postoperative infections</w:t>
      </w:r>
      <w:r w:rsidR="00DA7D6B">
        <w:t>,</w:t>
      </w:r>
      <w:r w:rsidR="000F7F17" w:rsidRPr="000F7F17">
        <w:t xml:space="preserve"> and improve patient’s well-being.</w:t>
      </w:r>
    </w:p>
    <w:p w14:paraId="05206211" w14:textId="77777777" w:rsidR="00F64EAB" w:rsidRPr="00852980" w:rsidRDefault="00F64EAB" w:rsidP="00953DD8">
      <w:pPr>
        <w:spacing w:after="0" w:line="480" w:lineRule="auto"/>
        <w:rPr>
          <w:b/>
          <w:sz w:val="24"/>
        </w:rPr>
      </w:pPr>
      <w:r w:rsidRPr="00852980">
        <w:rPr>
          <w:b/>
          <w:sz w:val="24"/>
        </w:rPr>
        <w:t>Conclusion</w:t>
      </w:r>
      <w:r w:rsidR="00852980" w:rsidRPr="00852980">
        <w:rPr>
          <w:b/>
          <w:sz w:val="24"/>
        </w:rPr>
        <w:t>s</w:t>
      </w:r>
    </w:p>
    <w:p w14:paraId="6E1ED587" w14:textId="3116BAA3" w:rsidR="000F7F17" w:rsidRPr="000F7F17" w:rsidRDefault="00317EC3" w:rsidP="00EF7AED">
      <w:pPr>
        <w:spacing w:after="0" w:line="480" w:lineRule="auto"/>
        <w:ind w:firstLine="720"/>
        <w:rPr>
          <w:lang w:val="en-CA"/>
        </w:rPr>
      </w:pPr>
      <w:r>
        <w:rPr>
          <w:lang w:val="en-CA"/>
        </w:rPr>
        <w:t xml:space="preserve">COP-AF is a </w:t>
      </w:r>
      <w:r w:rsidR="000F7F17" w:rsidRPr="000F7F17">
        <w:rPr>
          <w:lang w:val="en-CA"/>
        </w:rPr>
        <w:t xml:space="preserve">large randomized trial </w:t>
      </w:r>
      <w:r>
        <w:rPr>
          <w:lang w:val="en-CA"/>
        </w:rPr>
        <w:t xml:space="preserve">that </w:t>
      </w:r>
      <w:r w:rsidR="000F7F17" w:rsidRPr="000F7F17">
        <w:rPr>
          <w:lang w:val="en-CA"/>
        </w:rPr>
        <w:t>will determine whether colchicine, a potent anti-inflammatory drug, lowers the risk of perioperative AF</w:t>
      </w:r>
      <w:r w:rsidR="00B2044F">
        <w:rPr>
          <w:lang w:val="en-CA"/>
        </w:rPr>
        <w:t xml:space="preserve"> and</w:t>
      </w:r>
      <w:r w:rsidR="000F7F17" w:rsidRPr="000F7F17">
        <w:rPr>
          <w:lang w:val="en-CA"/>
        </w:rPr>
        <w:t xml:space="preserve"> MINS</w:t>
      </w:r>
      <w:r w:rsidR="00B2044F">
        <w:rPr>
          <w:lang w:val="en-CA"/>
        </w:rPr>
        <w:t xml:space="preserve"> in</w:t>
      </w:r>
      <w:r w:rsidR="000F7F17" w:rsidRPr="000F7F17">
        <w:rPr>
          <w:lang w:val="en-CA"/>
        </w:rPr>
        <w:t xml:space="preserve"> patients </w:t>
      </w:r>
      <w:r w:rsidR="00AC2EB0">
        <w:rPr>
          <w:lang w:val="en-CA"/>
        </w:rPr>
        <w:t>who have</w:t>
      </w:r>
      <w:r w:rsidR="000F7F17" w:rsidRPr="000F7F17">
        <w:rPr>
          <w:lang w:val="en-CA"/>
        </w:rPr>
        <w:t xml:space="preserve"> </w:t>
      </w:r>
      <w:r>
        <w:rPr>
          <w:lang w:val="en-CA"/>
        </w:rPr>
        <w:t>major</w:t>
      </w:r>
      <w:r w:rsidR="00376C14" w:rsidRPr="00376C14">
        <w:t xml:space="preserve"> </w:t>
      </w:r>
      <w:r w:rsidR="00376C14">
        <w:t>noncardiac</w:t>
      </w:r>
      <w:r>
        <w:rPr>
          <w:lang w:val="en-CA"/>
        </w:rPr>
        <w:t xml:space="preserve"> </w:t>
      </w:r>
      <w:r w:rsidR="000F7F17" w:rsidRPr="000F7F17">
        <w:rPr>
          <w:lang w:val="en-CA"/>
        </w:rPr>
        <w:t>thoracic surgery. Finding a safe, effective and</w:t>
      </w:r>
      <w:r w:rsidR="00AC2EB0">
        <w:rPr>
          <w:lang w:val="en-CA"/>
        </w:rPr>
        <w:t xml:space="preserve"> inexpensive</w:t>
      </w:r>
      <w:r w:rsidR="000F7F17" w:rsidRPr="000F7F17">
        <w:rPr>
          <w:lang w:val="en-CA"/>
        </w:rPr>
        <w:t xml:space="preserve"> intervention </w:t>
      </w:r>
      <w:r w:rsidR="00AC2EB0">
        <w:rPr>
          <w:lang w:val="en-CA"/>
        </w:rPr>
        <w:t>that</w:t>
      </w:r>
      <w:r w:rsidR="000F7F17" w:rsidRPr="000F7F17">
        <w:rPr>
          <w:lang w:val="en-CA"/>
        </w:rPr>
        <w:t xml:space="preserve"> prevent</w:t>
      </w:r>
      <w:r w:rsidR="00AC2EB0">
        <w:rPr>
          <w:lang w:val="en-CA"/>
        </w:rPr>
        <w:t>s</w:t>
      </w:r>
      <w:r w:rsidR="000F7F17" w:rsidRPr="000F7F17">
        <w:rPr>
          <w:lang w:val="en-CA"/>
        </w:rPr>
        <w:t xml:space="preserve"> </w:t>
      </w:r>
      <w:r>
        <w:rPr>
          <w:lang w:val="en-CA"/>
        </w:rPr>
        <w:t xml:space="preserve">postoperative </w:t>
      </w:r>
      <w:r w:rsidR="000F7F17" w:rsidRPr="000F7F17">
        <w:rPr>
          <w:lang w:val="en-CA"/>
        </w:rPr>
        <w:t>cardiovascular complications addresses a</w:t>
      </w:r>
      <w:r w:rsidR="00B2044F">
        <w:rPr>
          <w:lang w:val="en-CA"/>
        </w:rPr>
        <w:t xml:space="preserve">n </w:t>
      </w:r>
      <w:r w:rsidR="000F7F17" w:rsidRPr="000F7F17">
        <w:rPr>
          <w:lang w:val="en-CA"/>
        </w:rPr>
        <w:t>unmet clinical need</w:t>
      </w:r>
      <w:r>
        <w:rPr>
          <w:lang w:val="en-CA"/>
        </w:rPr>
        <w:t>.</w:t>
      </w:r>
    </w:p>
    <w:p w14:paraId="5354E38C" w14:textId="513D953D" w:rsidR="00317EC3" w:rsidRDefault="00317EC3">
      <w:pPr>
        <w:rPr>
          <w:b/>
        </w:rPr>
      </w:pPr>
    </w:p>
    <w:p w14:paraId="45DA2D24" w14:textId="77777777" w:rsidR="005E0088" w:rsidRDefault="005E0088" w:rsidP="008B6D61">
      <w:pPr>
        <w:spacing w:after="0" w:line="480" w:lineRule="auto"/>
        <w:rPr>
          <w:b/>
          <w:sz w:val="24"/>
        </w:rPr>
      </w:pPr>
      <w:r>
        <w:rPr>
          <w:b/>
          <w:sz w:val="24"/>
        </w:rPr>
        <w:br w:type="page"/>
      </w:r>
    </w:p>
    <w:p w14:paraId="1B503A51" w14:textId="21D6BB3F" w:rsidR="00A63312" w:rsidRPr="006F2E4A" w:rsidRDefault="00A63312" w:rsidP="00953DD8">
      <w:pPr>
        <w:spacing w:after="0" w:line="480" w:lineRule="auto"/>
        <w:rPr>
          <w:sz w:val="24"/>
        </w:rPr>
      </w:pPr>
      <w:r w:rsidRPr="006F2E4A">
        <w:rPr>
          <w:b/>
          <w:sz w:val="24"/>
        </w:rPr>
        <w:lastRenderedPageBreak/>
        <w:t>Disclosures</w:t>
      </w:r>
      <w:r w:rsidRPr="006F2E4A">
        <w:rPr>
          <w:sz w:val="24"/>
        </w:rPr>
        <w:t xml:space="preserve"> </w:t>
      </w:r>
    </w:p>
    <w:p w14:paraId="3A7499E6" w14:textId="724A2AE0" w:rsidR="00597AC4" w:rsidRDefault="00A63312" w:rsidP="00BE69FA">
      <w:pPr>
        <w:spacing w:after="0" w:line="480" w:lineRule="auto"/>
      </w:pPr>
      <w:r>
        <w:t xml:space="preserve">Dr. Conen received speaker fees from </w:t>
      </w:r>
      <w:proofErr w:type="spellStart"/>
      <w:r>
        <w:t>Servier</w:t>
      </w:r>
      <w:proofErr w:type="spellEnd"/>
      <w:r>
        <w:t xml:space="preserve"> and BMS/Pfizer, as well </w:t>
      </w:r>
      <w:r w:rsidR="00190953">
        <w:t>as</w:t>
      </w:r>
      <w:r>
        <w:t xml:space="preserve"> advisory board fees from Roche Diagnostics and </w:t>
      </w:r>
      <w:proofErr w:type="spellStart"/>
      <w:r>
        <w:t>Trimedics</w:t>
      </w:r>
      <w:proofErr w:type="spellEnd"/>
      <w:r w:rsidR="004E2D05">
        <w:t>, all outside of the current study</w:t>
      </w:r>
      <w:r>
        <w:t xml:space="preserve">. </w:t>
      </w:r>
      <w:r w:rsidR="00252885">
        <w:t>Dr.</w:t>
      </w:r>
      <w:r w:rsidR="00252885" w:rsidRPr="00252885">
        <w:t xml:space="preserve"> Popova is funded by a research contract (SLT017/20/000089) supported by the Department of Health of the </w:t>
      </w:r>
      <w:proofErr w:type="spellStart"/>
      <w:r w:rsidR="00252885" w:rsidRPr="00252885">
        <w:t>Generalitat</w:t>
      </w:r>
      <w:proofErr w:type="spellEnd"/>
      <w:r w:rsidR="00252885" w:rsidRPr="00252885">
        <w:t xml:space="preserve"> de Catalunya</w:t>
      </w:r>
      <w:r w:rsidR="00252885">
        <w:t xml:space="preserve">, Spain. </w:t>
      </w:r>
      <w:r w:rsidR="00203AB9" w:rsidRPr="00203AB9">
        <w:t xml:space="preserve">Dr. Sessler is a consultant for </w:t>
      </w:r>
      <w:proofErr w:type="spellStart"/>
      <w:r w:rsidR="00203AB9" w:rsidRPr="00203AB9">
        <w:t>Pacira</w:t>
      </w:r>
      <w:proofErr w:type="spellEnd"/>
      <w:r w:rsidR="00203AB9" w:rsidRPr="00203AB9">
        <w:t xml:space="preserve"> biosciences (Parsippany, NJ). He serves on advisory boards and has equity interests in </w:t>
      </w:r>
      <w:proofErr w:type="spellStart"/>
      <w:r w:rsidR="00203AB9" w:rsidRPr="00203AB9">
        <w:t>Calorint</w:t>
      </w:r>
      <w:proofErr w:type="spellEnd"/>
      <w:r w:rsidR="00203AB9" w:rsidRPr="00203AB9">
        <w:t xml:space="preserve"> (Philadelphia, PA), </w:t>
      </w:r>
      <w:proofErr w:type="spellStart"/>
      <w:r w:rsidR="00203AB9" w:rsidRPr="00203AB9">
        <w:t>TransQtronics</w:t>
      </w:r>
      <w:proofErr w:type="spellEnd"/>
      <w:r w:rsidR="00203AB9" w:rsidRPr="00203AB9">
        <w:t xml:space="preserve"> (Philadelphia, PA, the Health Data Analytics Institute (Boston, Mass), </w:t>
      </w:r>
      <w:proofErr w:type="spellStart"/>
      <w:r w:rsidR="00203AB9" w:rsidRPr="00203AB9">
        <w:t>Medasense</w:t>
      </w:r>
      <w:proofErr w:type="spellEnd"/>
      <w:r w:rsidR="00203AB9" w:rsidRPr="00203AB9">
        <w:t xml:space="preserve"> (Tel Aviv, Israel), </w:t>
      </w:r>
      <w:proofErr w:type="spellStart"/>
      <w:r w:rsidR="00203AB9" w:rsidRPr="00203AB9">
        <w:t>Serenno</w:t>
      </w:r>
      <w:proofErr w:type="spellEnd"/>
      <w:r w:rsidR="00203AB9" w:rsidRPr="00203AB9">
        <w:t xml:space="preserve"> (</w:t>
      </w:r>
      <w:proofErr w:type="spellStart"/>
      <w:r w:rsidR="00203AB9" w:rsidRPr="00203AB9">
        <w:t>Yokneam</w:t>
      </w:r>
      <w:proofErr w:type="spellEnd"/>
      <w:r w:rsidR="00203AB9" w:rsidRPr="00203AB9">
        <w:t xml:space="preserve">, Israel), </w:t>
      </w:r>
      <w:proofErr w:type="spellStart"/>
      <w:r w:rsidR="00203AB9" w:rsidRPr="00203AB9">
        <w:t>Sensifree</w:t>
      </w:r>
      <w:proofErr w:type="spellEnd"/>
      <w:r w:rsidR="00203AB9" w:rsidRPr="00203AB9">
        <w:t xml:space="preserve"> (Cupertino, CA), Perceptive Medical (Newport Beach, CA), and </w:t>
      </w:r>
      <w:proofErr w:type="spellStart"/>
      <w:r w:rsidR="00203AB9" w:rsidRPr="00203AB9">
        <w:t>Neuroindex</w:t>
      </w:r>
      <w:proofErr w:type="spellEnd"/>
      <w:r w:rsidR="00203AB9" w:rsidRPr="00203AB9">
        <w:t xml:space="preserve"> (Tel Aviv, Israel). He serves on the Board of the Foundation for Anesthesia Education and Research. The Department of Outcomes Research, which Dr. Sessler chairs, has research grants from dozens of companies.</w:t>
      </w:r>
      <w:r w:rsidR="00203AB9">
        <w:t xml:space="preserve"> </w:t>
      </w:r>
      <w:r w:rsidR="004E2D05">
        <w:t>Dr Blum</w:t>
      </w:r>
      <w:r w:rsidR="00C63348" w:rsidRPr="00C63348">
        <w:t xml:space="preserve"> received funding from the Swiss National Science Foundation, the Mach-</w:t>
      </w:r>
      <w:proofErr w:type="spellStart"/>
      <w:r w:rsidR="00C63348" w:rsidRPr="00C63348">
        <w:t>Gaensslen</w:t>
      </w:r>
      <w:proofErr w:type="spellEnd"/>
      <w:r w:rsidR="00C63348" w:rsidRPr="00C63348">
        <w:t xml:space="preserve"> Foundation and the </w:t>
      </w:r>
      <w:proofErr w:type="spellStart"/>
      <w:r w:rsidR="00C63348" w:rsidRPr="00C63348">
        <w:t>Bangerter-Rhyner</w:t>
      </w:r>
      <w:proofErr w:type="spellEnd"/>
      <w:r w:rsidR="00C63348" w:rsidRPr="00C63348">
        <w:t xml:space="preserve"> Foundation outside the submitted work. </w:t>
      </w:r>
      <w:r w:rsidR="00597AC4">
        <w:t>Dr. Healey received r</w:t>
      </w:r>
      <w:r w:rsidR="00597AC4" w:rsidRPr="00597AC4">
        <w:t xml:space="preserve">esearch grants and speaking fees from Boston Scientific, BMS/Pfizer, </w:t>
      </w:r>
      <w:proofErr w:type="spellStart"/>
      <w:r w:rsidR="00597AC4" w:rsidRPr="00597AC4">
        <w:t>Servier</w:t>
      </w:r>
      <w:proofErr w:type="spellEnd"/>
      <w:r w:rsidR="00597AC4" w:rsidRPr="00597AC4">
        <w:t xml:space="preserve">, </w:t>
      </w:r>
      <w:r w:rsidR="00597AC4">
        <w:t xml:space="preserve">and </w:t>
      </w:r>
      <w:r w:rsidR="00597AC4" w:rsidRPr="00597AC4">
        <w:t>Bayer</w:t>
      </w:r>
      <w:r w:rsidR="00597AC4">
        <w:t xml:space="preserve">. </w:t>
      </w:r>
      <w:r w:rsidR="00AE68E1" w:rsidRPr="00AE68E1">
        <w:t>Dr. Garg is supported by the Dr. Adam Linton Chair in Kidney Health Analytics</w:t>
      </w:r>
      <w:r w:rsidR="00AE68E1">
        <w:t xml:space="preserve">. </w:t>
      </w:r>
      <w:r w:rsidR="00BE63A7">
        <w:t>Dr. Devereaux is</w:t>
      </w:r>
      <w:r w:rsidR="00BE63A7" w:rsidRPr="003046FA">
        <w:t xml:space="preserve"> a member of a research group with a policy of not accepting honorariums or other payments from industry for own personal financial gain. </w:t>
      </w:r>
      <w:r w:rsidR="00BE63A7">
        <w:t>They</w:t>
      </w:r>
      <w:r w:rsidR="00BE63A7" w:rsidRPr="003046FA">
        <w:t xml:space="preserve"> do accept honorariums/payments from industry to support research</w:t>
      </w:r>
      <w:r w:rsidR="00331DD8">
        <w:t xml:space="preserve"> </w:t>
      </w:r>
      <w:r w:rsidR="00331DD8" w:rsidRPr="003046FA">
        <w:t>endeavors</w:t>
      </w:r>
      <w:r w:rsidR="00BE63A7" w:rsidRPr="003046FA">
        <w:t xml:space="preserve"> and costs to participate in meetings. Based on study questions </w:t>
      </w:r>
      <w:r w:rsidR="00BE63A7">
        <w:t xml:space="preserve">Dr. Devereaux </w:t>
      </w:r>
      <w:r w:rsidR="00BE63A7" w:rsidRPr="003046FA">
        <w:t>originated and</w:t>
      </w:r>
      <w:r w:rsidR="00190953">
        <w:t xml:space="preserve"> </w:t>
      </w:r>
      <w:r w:rsidR="00BE63A7" w:rsidRPr="003046FA">
        <w:t xml:space="preserve">grants </w:t>
      </w:r>
      <w:r w:rsidR="00BE63A7">
        <w:t>he has</w:t>
      </w:r>
      <w:r w:rsidR="00BE63A7" w:rsidRPr="003046FA">
        <w:t xml:space="preserve"> written, </w:t>
      </w:r>
      <w:r w:rsidR="00BE63A7">
        <w:t>he has</w:t>
      </w:r>
      <w:r w:rsidR="00BE63A7" w:rsidRPr="003046FA">
        <w:t xml:space="preserve"> received grants from Abbott Diagnostics, AstraZeneca, Bayer, Boehringer Ingelheim, Bristol-Myers-Squibb, </w:t>
      </w:r>
      <w:r w:rsidR="00BE63A7">
        <w:t xml:space="preserve">Cloud DX, </w:t>
      </w:r>
      <w:proofErr w:type="spellStart"/>
      <w:r w:rsidR="00BE63A7" w:rsidRPr="003046FA">
        <w:t>Coviden</w:t>
      </w:r>
      <w:proofErr w:type="spellEnd"/>
      <w:r w:rsidR="00BE63A7" w:rsidRPr="003046FA">
        <w:t xml:space="preserve">, </w:t>
      </w:r>
      <w:proofErr w:type="spellStart"/>
      <w:r w:rsidR="00BE63A7" w:rsidRPr="003046FA">
        <w:t>Octapharma</w:t>
      </w:r>
      <w:proofErr w:type="spellEnd"/>
      <w:r w:rsidR="00BE63A7" w:rsidRPr="003046FA">
        <w:t>, Philips Healthcare, Roche Diagnostics</w:t>
      </w:r>
      <w:r w:rsidR="00BE63A7">
        <w:t>, Siemens,</w:t>
      </w:r>
      <w:r w:rsidR="00BE63A7" w:rsidRPr="003046FA">
        <w:t xml:space="preserve"> and Stryker. </w:t>
      </w:r>
      <w:r w:rsidR="00BE63A7">
        <w:t>He</w:t>
      </w:r>
      <w:r w:rsidR="00BE63A7" w:rsidRPr="003046FA">
        <w:t xml:space="preserve"> ha</w:t>
      </w:r>
      <w:r w:rsidR="00BE63A7">
        <w:t>s</w:t>
      </w:r>
      <w:r w:rsidR="00BE63A7" w:rsidRPr="003046FA">
        <w:t xml:space="preserve"> also participated in an advisory board meeting for GlaxoSmithKline and an expert panel meeting with AstraZeneca, Boehringer Ingelheim, and Roche.</w:t>
      </w:r>
      <w:r w:rsidR="007C60BA">
        <w:t xml:space="preserve"> </w:t>
      </w:r>
      <w:r w:rsidR="00252885">
        <w:t>None of the</w:t>
      </w:r>
      <w:r w:rsidR="007C60BA">
        <w:t xml:space="preserve"> other authors report</w:t>
      </w:r>
      <w:r w:rsidR="00252885">
        <w:t>ed any</w:t>
      </w:r>
      <w:r w:rsidR="007C60BA">
        <w:t xml:space="preserve"> disclosures. </w:t>
      </w:r>
    </w:p>
    <w:p w14:paraId="6314AD3C" w14:textId="6C41FC2F" w:rsidR="001B6A24" w:rsidRDefault="001B6A24" w:rsidP="00BE69FA">
      <w:pPr>
        <w:spacing w:after="0" w:line="480" w:lineRule="auto"/>
      </w:pPr>
      <w:r>
        <w:br w:type="page"/>
      </w:r>
    </w:p>
    <w:p w14:paraId="77CF4AD2" w14:textId="60C8A07A" w:rsidR="001B6A24" w:rsidRPr="00331DD8" w:rsidRDefault="001B6A24">
      <w:pPr>
        <w:rPr>
          <w:b/>
          <w:sz w:val="24"/>
          <w:lang w:val="en-CA"/>
        </w:rPr>
      </w:pPr>
      <w:r w:rsidRPr="00331DD8">
        <w:rPr>
          <w:b/>
          <w:sz w:val="24"/>
          <w:lang w:val="en-CA"/>
        </w:rPr>
        <w:lastRenderedPageBreak/>
        <w:t>References</w:t>
      </w:r>
    </w:p>
    <w:p w14:paraId="48B06807" w14:textId="77777777" w:rsidR="0033485B" w:rsidRPr="0033485B" w:rsidRDefault="001B6A24" w:rsidP="0033485B">
      <w:pPr>
        <w:pStyle w:val="EndNoteBibliography"/>
        <w:spacing w:after="0"/>
        <w:ind w:left="720" w:hanging="720"/>
      </w:pPr>
      <w:r>
        <w:fldChar w:fldCharType="begin"/>
      </w:r>
      <w:r w:rsidRPr="00FF5003">
        <w:rPr>
          <w:lang w:val="en-CA"/>
        </w:rPr>
        <w:instrText xml:space="preserve"> ADDIN EN.REFLIST </w:instrText>
      </w:r>
      <w:r>
        <w:fldChar w:fldCharType="separate"/>
      </w:r>
      <w:r w:rsidR="0033485B" w:rsidRPr="0033485B">
        <w:t>1.</w:t>
      </w:r>
      <w:r w:rsidR="0033485B" w:rsidRPr="0033485B">
        <w:tab/>
        <w:t>Frendl G, Sodickson AC, Chung MK, Waldo AL, Gersh BJ, Tisdale JE, et al.</w:t>
      </w:r>
      <w:r w:rsidR="0033485B" w:rsidRPr="0033485B">
        <w:rPr>
          <w:b/>
        </w:rPr>
        <w:t xml:space="preserve"> </w:t>
      </w:r>
      <w:r w:rsidR="0033485B" w:rsidRPr="0033485B">
        <w:t>2014 AATS guidelines for the prevention and management of perioperative atrial fibrillation and flutter for thoracic surgical procedures. J Thorac Cardiovasc Surg. 2014;148(3):e153-93.</w:t>
      </w:r>
    </w:p>
    <w:p w14:paraId="6468105C" w14:textId="77777777" w:rsidR="0033485B" w:rsidRPr="0033485B" w:rsidRDefault="0033485B" w:rsidP="0033485B">
      <w:pPr>
        <w:pStyle w:val="EndNoteBibliography"/>
        <w:spacing w:after="0"/>
        <w:ind w:left="720" w:hanging="720"/>
      </w:pPr>
      <w:r w:rsidRPr="0033485B">
        <w:t>2.</w:t>
      </w:r>
      <w:r w:rsidRPr="0033485B">
        <w:tab/>
        <w:t>Borges F, Ofori S, Marcucci M</w:t>
      </w:r>
      <w:r w:rsidRPr="0033485B">
        <w:rPr>
          <w:b/>
        </w:rPr>
        <w:t xml:space="preserve">. </w:t>
      </w:r>
      <w:r w:rsidRPr="0033485B">
        <w:t>Myocardial Injury after Noncardiac Surgery and Perioperative Atrial Fibrillation: From Evidence to Clinical Practice. Canadian Journal of General Internal Medicine. 2021;16(SP1):18-26.</w:t>
      </w:r>
    </w:p>
    <w:p w14:paraId="7D6BE51E" w14:textId="77777777" w:rsidR="0033485B" w:rsidRPr="0033485B" w:rsidRDefault="0033485B" w:rsidP="0033485B">
      <w:pPr>
        <w:pStyle w:val="EndNoteBibliography"/>
        <w:spacing w:after="0"/>
        <w:ind w:left="720" w:hanging="720"/>
      </w:pPr>
      <w:r w:rsidRPr="0033485B">
        <w:t>3.</w:t>
      </w:r>
      <w:r w:rsidRPr="0033485B">
        <w:tab/>
        <w:t>Ai D, Xu G, Feng L, Yu J, Banchs J, Vaporciyan AA, et al.</w:t>
      </w:r>
      <w:r w:rsidRPr="0033485B">
        <w:rPr>
          <w:b/>
        </w:rPr>
        <w:t xml:space="preserve"> </w:t>
      </w:r>
      <w:r w:rsidRPr="0033485B">
        <w:t>Dexmedetomidine does not reduce atrial fibrillation after lung cancer surgery. J Cardiothorac Vasc Anesth. 2015;29(2):396-401.</w:t>
      </w:r>
    </w:p>
    <w:p w14:paraId="13FCAE5E" w14:textId="77777777" w:rsidR="0033485B" w:rsidRPr="0033485B" w:rsidRDefault="0033485B" w:rsidP="0033485B">
      <w:pPr>
        <w:pStyle w:val="EndNoteBibliography"/>
        <w:spacing w:after="0"/>
        <w:ind w:left="720" w:hanging="720"/>
      </w:pPr>
      <w:r w:rsidRPr="0033485B">
        <w:t>4.</w:t>
      </w:r>
      <w:r w:rsidRPr="0033485B">
        <w:tab/>
        <w:t>Cardinale D, Sandri MT, Colombo A, Salvatici M, Tedeschi I, Bacchiani G, et al.</w:t>
      </w:r>
      <w:r w:rsidRPr="0033485B">
        <w:rPr>
          <w:b/>
        </w:rPr>
        <w:t xml:space="preserve"> </w:t>
      </w:r>
      <w:r w:rsidRPr="0033485B">
        <w:t>Prevention of Atrial Fibrillation in High-risk Patients Undergoing Lung Cancer Surgery: The PRESAGE Trial. Ann Surg. 2016;264(2):244-51.</w:t>
      </w:r>
    </w:p>
    <w:p w14:paraId="2D0363D8" w14:textId="77777777" w:rsidR="0033485B" w:rsidRPr="0033485B" w:rsidRDefault="0033485B" w:rsidP="0033485B">
      <w:pPr>
        <w:pStyle w:val="EndNoteBibliography"/>
        <w:spacing w:after="0"/>
        <w:ind w:left="720" w:hanging="720"/>
      </w:pPr>
      <w:r w:rsidRPr="0033485B">
        <w:t>5.</w:t>
      </w:r>
      <w:r w:rsidRPr="0033485B">
        <w:tab/>
        <w:t>Mc Cormack O, Zaborowski A, King S, Healy L, Daly C, O'Farrell N, et al.</w:t>
      </w:r>
      <w:r w:rsidRPr="0033485B">
        <w:rPr>
          <w:b/>
        </w:rPr>
        <w:t xml:space="preserve"> </w:t>
      </w:r>
      <w:r w:rsidRPr="0033485B">
        <w:t>New-onset atrial fibrillation post-surgery for esophageal and junctional cancer: incidence, management, and impact on short- and long-term outcomes. Ann Surg. 2014;260(5):772-8; discussion 8.</w:t>
      </w:r>
    </w:p>
    <w:p w14:paraId="7A225D98" w14:textId="77777777" w:rsidR="0033485B" w:rsidRPr="0033485B" w:rsidRDefault="0033485B" w:rsidP="0033485B">
      <w:pPr>
        <w:pStyle w:val="EndNoteBibliography"/>
        <w:spacing w:after="0"/>
        <w:ind w:left="720" w:hanging="720"/>
      </w:pPr>
      <w:r w:rsidRPr="0033485B">
        <w:t>6.</w:t>
      </w:r>
      <w:r w:rsidRPr="0033485B">
        <w:tab/>
        <w:t>Onaitis M, D'Amico T, Zhao Y, O'Brien S, Harpole D</w:t>
      </w:r>
      <w:r w:rsidRPr="0033485B">
        <w:rPr>
          <w:b/>
        </w:rPr>
        <w:t xml:space="preserve">. </w:t>
      </w:r>
      <w:r w:rsidRPr="0033485B">
        <w:t>Risk factors for atrial fibrillation after lung cancer surgery: analysis of the Society of Thoracic Surgeons general thoracic surgery database. Ann Thorac Surg. 2010;90(2):368-74.</w:t>
      </w:r>
    </w:p>
    <w:p w14:paraId="1A4C1AD5" w14:textId="77777777" w:rsidR="0033485B" w:rsidRPr="0033485B" w:rsidRDefault="0033485B" w:rsidP="0033485B">
      <w:pPr>
        <w:pStyle w:val="EndNoteBibliography"/>
        <w:spacing w:after="0"/>
        <w:ind w:left="720" w:hanging="720"/>
      </w:pPr>
      <w:r w:rsidRPr="0033485B">
        <w:t>7.</w:t>
      </w:r>
      <w:r w:rsidRPr="0033485B">
        <w:tab/>
        <w:t>Roselli EE, Murthy SC, Rice TW, Houghtaling PL, Pierce CD, Karchmer DP, et al.</w:t>
      </w:r>
      <w:r w:rsidRPr="0033485B">
        <w:rPr>
          <w:b/>
        </w:rPr>
        <w:t xml:space="preserve"> </w:t>
      </w:r>
      <w:r w:rsidRPr="0033485B">
        <w:t>Atrial fibrillation complicating lung cancer resection. J Thorac Cardiovasc Surg. 2005;130(2):438-44.</w:t>
      </w:r>
    </w:p>
    <w:p w14:paraId="6EBDA1D9" w14:textId="77777777" w:rsidR="0033485B" w:rsidRPr="0033485B" w:rsidRDefault="0033485B" w:rsidP="0033485B">
      <w:pPr>
        <w:pStyle w:val="EndNoteBibliography"/>
        <w:spacing w:after="0"/>
        <w:ind w:left="720" w:hanging="720"/>
      </w:pPr>
      <w:r w:rsidRPr="0033485B">
        <w:t>8.</w:t>
      </w:r>
      <w:r w:rsidRPr="0033485B">
        <w:tab/>
        <w:t>Vaporciyan AA, Correa AM, Rice DC, Roth JA, Smythe WR, Swisher SG, et al.</w:t>
      </w:r>
      <w:r w:rsidRPr="0033485B">
        <w:rPr>
          <w:b/>
        </w:rPr>
        <w:t xml:space="preserve"> </w:t>
      </w:r>
      <w:r w:rsidRPr="0033485B">
        <w:t>Risk factors associated with atrial fibrillation after noncardiac thoracic surgery: analysis of 2588 patients. J Thorac Cardiovasc Surg. 2004;127(3):779-86.</w:t>
      </w:r>
    </w:p>
    <w:p w14:paraId="4BD41F16" w14:textId="77777777" w:rsidR="0033485B" w:rsidRPr="008B6D61" w:rsidRDefault="0033485B" w:rsidP="0033485B">
      <w:pPr>
        <w:pStyle w:val="EndNoteBibliography"/>
        <w:spacing w:after="0"/>
        <w:ind w:left="720" w:hanging="720"/>
        <w:rPr>
          <w:lang w:val="de-CH"/>
        </w:rPr>
      </w:pPr>
      <w:r w:rsidRPr="0033485B">
        <w:t>9.</w:t>
      </w:r>
      <w:r w:rsidRPr="0033485B">
        <w:tab/>
        <w:t>Polanczyk CA, Goldman L, Marcantonio ER, Orav EJ, Lee TH</w:t>
      </w:r>
      <w:r w:rsidRPr="0033485B">
        <w:rPr>
          <w:b/>
        </w:rPr>
        <w:t xml:space="preserve">. </w:t>
      </w:r>
      <w:r w:rsidRPr="0033485B">
        <w:t xml:space="preserve">Supraventricular arrhythmia in patients having noncardiac surgery: clinical correlates and effect on length of stay. </w:t>
      </w:r>
      <w:r w:rsidRPr="008B6D61">
        <w:rPr>
          <w:lang w:val="de-CH"/>
        </w:rPr>
        <w:t>Ann Intern Med. 1998;129(4):279-85.</w:t>
      </w:r>
    </w:p>
    <w:p w14:paraId="69E8EA15" w14:textId="77777777" w:rsidR="0033485B" w:rsidRPr="0033485B" w:rsidRDefault="0033485B" w:rsidP="0033485B">
      <w:pPr>
        <w:pStyle w:val="EndNoteBibliography"/>
        <w:spacing w:after="0"/>
        <w:ind w:left="720" w:hanging="720"/>
      </w:pPr>
      <w:r w:rsidRPr="008B6D61">
        <w:rPr>
          <w:lang w:val="de-CH"/>
        </w:rPr>
        <w:t>10.</w:t>
      </w:r>
      <w:r w:rsidRPr="008B6D61">
        <w:rPr>
          <w:lang w:val="de-CH"/>
        </w:rPr>
        <w:tab/>
        <w:t>Fernando HC, Jaklitsch MT, Walsh GL, Tisdale JE, Bridges CD, Mitchell JD, et al.</w:t>
      </w:r>
      <w:r w:rsidRPr="008B6D61">
        <w:rPr>
          <w:b/>
          <w:lang w:val="de-CH"/>
        </w:rPr>
        <w:t xml:space="preserve"> </w:t>
      </w:r>
      <w:r w:rsidRPr="0033485B">
        <w:t>The Society of Thoracic Surgeons practice guideline on the prophylaxis and management of atrial fibrillation associated with general thoracic surgery: executive summary. Ann Thorac Surg. 2011;92(3):1144-52.</w:t>
      </w:r>
    </w:p>
    <w:p w14:paraId="0A7F50BA" w14:textId="77777777" w:rsidR="0033485B" w:rsidRPr="0033485B" w:rsidRDefault="0033485B" w:rsidP="0033485B">
      <w:pPr>
        <w:pStyle w:val="EndNoteBibliography"/>
        <w:spacing w:after="0"/>
        <w:ind w:left="720" w:hanging="720"/>
      </w:pPr>
      <w:r w:rsidRPr="0033485B">
        <w:lastRenderedPageBreak/>
        <w:t>11.</w:t>
      </w:r>
      <w:r w:rsidRPr="0033485B">
        <w:tab/>
        <w:t>Devereaux PJ, Yang H, Yusuf S, Guyatt G, Leslie K, Villar JC, et al.</w:t>
      </w:r>
      <w:r w:rsidRPr="0033485B">
        <w:rPr>
          <w:b/>
        </w:rPr>
        <w:t xml:space="preserve"> </w:t>
      </w:r>
      <w:r w:rsidRPr="0033485B">
        <w:t>Effects of extended-release metoprolol succinate in patients undergoing non-cardiac surgery (POISE trial): a randomised controlled trial. Lancet. 2008;371(9627):1839-47.</w:t>
      </w:r>
    </w:p>
    <w:p w14:paraId="57C19F5E" w14:textId="77777777" w:rsidR="0033485B" w:rsidRPr="0033485B" w:rsidRDefault="0033485B" w:rsidP="0033485B">
      <w:pPr>
        <w:pStyle w:val="EndNoteBibliography"/>
        <w:spacing w:after="0"/>
        <w:ind w:left="720" w:hanging="720"/>
      </w:pPr>
      <w:r w:rsidRPr="0033485B">
        <w:t>12.</w:t>
      </w:r>
      <w:r w:rsidRPr="0033485B">
        <w:tab/>
        <w:t>Chin JH, Moon YJ, Jo JY, Han YA, Kim HR, Lee EH, et al.</w:t>
      </w:r>
      <w:r w:rsidRPr="0033485B">
        <w:rPr>
          <w:b/>
        </w:rPr>
        <w:t xml:space="preserve"> </w:t>
      </w:r>
      <w:r w:rsidRPr="0033485B">
        <w:t>Association between Postoperatively Developed Atrial Fibrillation and Long-Term Mortality after Esophagectomy in Esophageal Cancer Patients: An Observational Study. PLoS One. 2016;11(5):e0154931.</w:t>
      </w:r>
    </w:p>
    <w:p w14:paraId="40C74BDE" w14:textId="77777777" w:rsidR="0033485B" w:rsidRPr="0033485B" w:rsidRDefault="0033485B" w:rsidP="0033485B">
      <w:pPr>
        <w:pStyle w:val="EndNoteBibliography"/>
        <w:spacing w:after="0"/>
        <w:ind w:left="720" w:hanging="720"/>
      </w:pPr>
      <w:r w:rsidRPr="0033485B">
        <w:t>13.</w:t>
      </w:r>
      <w:r w:rsidRPr="0033485B">
        <w:tab/>
        <w:t>Devereaux PJ, Biccard BM, Sigamani A, Xavier D, Chan MTV, Srinathan SK, et al.</w:t>
      </w:r>
      <w:r w:rsidRPr="0033485B">
        <w:rPr>
          <w:b/>
        </w:rPr>
        <w:t xml:space="preserve"> </w:t>
      </w:r>
      <w:r w:rsidRPr="0033485B">
        <w:t>Association of Postoperative High-Sensitivity Troponin Levels With Myocardial Injury and 30-Day Mortality Among Patients Undergoing Noncardiac Surgery. Jama. 2017;317(16):1642-51.</w:t>
      </w:r>
    </w:p>
    <w:p w14:paraId="4738D591" w14:textId="77777777" w:rsidR="0033485B" w:rsidRPr="0033485B" w:rsidRDefault="0033485B" w:rsidP="0033485B">
      <w:pPr>
        <w:pStyle w:val="EndNoteBibliography"/>
        <w:spacing w:after="0"/>
        <w:ind w:left="720" w:hanging="720"/>
      </w:pPr>
      <w:r w:rsidRPr="0033485B">
        <w:t>14.</w:t>
      </w:r>
      <w:r w:rsidRPr="0033485B">
        <w:tab/>
        <w:t>Tu JV, Wang H, Bowyer B, Green L, Fang J, Kucey D</w:t>
      </w:r>
      <w:r w:rsidRPr="0033485B">
        <w:rPr>
          <w:b/>
        </w:rPr>
        <w:t xml:space="preserve">. </w:t>
      </w:r>
      <w:r w:rsidRPr="0033485B">
        <w:t>Risk factors for death or stroke after carotid endarterectomy: observations from the Ontario Carotid Endarterectomy Registry. Stroke. 2003;34(11):2568-73.</w:t>
      </w:r>
    </w:p>
    <w:p w14:paraId="0D774A3A" w14:textId="77777777" w:rsidR="0033485B" w:rsidRPr="0033485B" w:rsidRDefault="0033485B" w:rsidP="0033485B">
      <w:pPr>
        <w:pStyle w:val="EndNoteBibliography"/>
        <w:spacing w:after="0"/>
        <w:ind w:left="720" w:hanging="720"/>
      </w:pPr>
      <w:r w:rsidRPr="0033485B">
        <w:t>15.</w:t>
      </w:r>
      <w:r w:rsidRPr="0033485B">
        <w:tab/>
        <w:t>Brathwaite D, Weissman C</w:t>
      </w:r>
      <w:r w:rsidRPr="0033485B">
        <w:rPr>
          <w:b/>
        </w:rPr>
        <w:t xml:space="preserve">. </w:t>
      </w:r>
      <w:r w:rsidRPr="0033485B">
        <w:t>The new onset of atrial arrhythmias following major noncardiothoracic surgery is associated with increased mortality. Chest. 1998;114(2):462-8.</w:t>
      </w:r>
    </w:p>
    <w:p w14:paraId="377E1F5A" w14:textId="77777777" w:rsidR="0033485B" w:rsidRPr="0033485B" w:rsidRDefault="0033485B" w:rsidP="0033485B">
      <w:pPr>
        <w:pStyle w:val="EndNoteBibliography"/>
        <w:spacing w:after="0"/>
        <w:ind w:left="720" w:hanging="720"/>
      </w:pPr>
      <w:r w:rsidRPr="0033485B">
        <w:t>16.</w:t>
      </w:r>
      <w:r w:rsidRPr="0033485B">
        <w:tab/>
        <w:t>Bateman BT, Schumacher HC, Wang S, Shaefi S, Berman MF</w:t>
      </w:r>
      <w:r w:rsidRPr="0033485B">
        <w:rPr>
          <w:b/>
        </w:rPr>
        <w:t xml:space="preserve">. </w:t>
      </w:r>
      <w:r w:rsidRPr="0033485B">
        <w:t>Perioperative acute ischemic stroke in noncardiac and nonvascular surgery: incidence, risk factors, and outcomes. Anesthesiology. 2009;110(2):231-8.</w:t>
      </w:r>
    </w:p>
    <w:p w14:paraId="3432AE48" w14:textId="77777777" w:rsidR="0033485B" w:rsidRPr="0033485B" w:rsidRDefault="0033485B" w:rsidP="0033485B">
      <w:pPr>
        <w:pStyle w:val="EndNoteBibliography"/>
        <w:spacing w:after="0"/>
        <w:ind w:left="720" w:hanging="720"/>
      </w:pPr>
      <w:r w:rsidRPr="0033485B">
        <w:t>17.</w:t>
      </w:r>
      <w:r w:rsidRPr="0033485B">
        <w:tab/>
        <w:t>Conen D, Alonso-Coello P, Douketis J, Chan MTV, Kurz A, Sigamani A, et al.</w:t>
      </w:r>
      <w:r w:rsidRPr="0033485B">
        <w:rPr>
          <w:b/>
        </w:rPr>
        <w:t xml:space="preserve"> </w:t>
      </w:r>
      <w:r w:rsidRPr="0033485B">
        <w:t>Risk of stroke and other adverse outcomes in patients with perioperative atrial fibrillation 1 year after non-cardiac surgery. Eur Heart J. 2020;41(5):645-51.</w:t>
      </w:r>
    </w:p>
    <w:p w14:paraId="6ADE3221" w14:textId="77777777" w:rsidR="0033485B" w:rsidRPr="0033485B" w:rsidRDefault="0033485B" w:rsidP="0033485B">
      <w:pPr>
        <w:pStyle w:val="EndNoteBibliography"/>
        <w:spacing w:after="0"/>
        <w:ind w:left="720" w:hanging="720"/>
      </w:pPr>
      <w:r w:rsidRPr="0033485B">
        <w:t>18.</w:t>
      </w:r>
      <w:r w:rsidRPr="0033485B">
        <w:tab/>
        <w:t>Smilowitz NR, Redel-Traub G, Hausvater A, Armanious A, Nicholson J, Puelacher C, et al.</w:t>
      </w:r>
      <w:r w:rsidRPr="0033485B">
        <w:rPr>
          <w:b/>
        </w:rPr>
        <w:t xml:space="preserve"> </w:t>
      </w:r>
      <w:r w:rsidRPr="0033485B">
        <w:t>Myocardial Injury After Noncardiac Surgery: A Systematic Review and Meta-Analysis. Cardiol Rev. 2019;27(6):267-73.</w:t>
      </w:r>
    </w:p>
    <w:p w14:paraId="20FD8467" w14:textId="77777777" w:rsidR="0033485B" w:rsidRPr="0033485B" w:rsidRDefault="0033485B" w:rsidP="0033485B">
      <w:pPr>
        <w:pStyle w:val="EndNoteBibliography"/>
        <w:spacing w:after="0"/>
        <w:ind w:left="720" w:hanging="720"/>
      </w:pPr>
      <w:r w:rsidRPr="0033485B">
        <w:t>19.</w:t>
      </w:r>
      <w:r w:rsidRPr="0033485B">
        <w:tab/>
        <w:t>Gonzalez-Tallada A, Borrell-Vega J, Coronado C, Morales P, de Miguel M, Ferreira-Gonzalez I, et al.</w:t>
      </w:r>
      <w:r w:rsidRPr="0033485B">
        <w:rPr>
          <w:b/>
        </w:rPr>
        <w:t xml:space="preserve"> </w:t>
      </w:r>
      <w:r w:rsidRPr="0033485B">
        <w:t>Myocardial Injury After Noncardiac Surgery: Incidence, Predictive Factors, and Outcome in High-Risk Patients Undergoing Thoracic Surgery: An Observational Study. J Cardiothorac Vasc Anesth. 2020;34(2):426-32.</w:t>
      </w:r>
    </w:p>
    <w:p w14:paraId="46F83395" w14:textId="77777777" w:rsidR="0033485B" w:rsidRPr="008B6D61" w:rsidRDefault="0033485B" w:rsidP="0033485B">
      <w:pPr>
        <w:pStyle w:val="EndNoteBibliography"/>
        <w:spacing w:after="0"/>
        <w:ind w:left="720" w:hanging="720"/>
        <w:rPr>
          <w:lang w:val="de-CH"/>
        </w:rPr>
      </w:pPr>
      <w:r w:rsidRPr="0033485B">
        <w:t>20.</w:t>
      </w:r>
      <w:r w:rsidRPr="0033485B">
        <w:tab/>
        <w:t>Bessissow A, Agzarian J, Shargall Y, Srinathan S, Neary J, Tandon V, et al.</w:t>
      </w:r>
      <w:r w:rsidRPr="0033485B">
        <w:rPr>
          <w:b/>
        </w:rPr>
        <w:t xml:space="preserve"> </w:t>
      </w:r>
      <w:r w:rsidRPr="0033485B">
        <w:t xml:space="preserve">Colchicine for Prevention of Perioperative Atrial Fibrillation in patients undergoing lung resection surgery: a pilot randomized controlled study. </w:t>
      </w:r>
      <w:r w:rsidRPr="008B6D61">
        <w:rPr>
          <w:lang w:val="de-CH"/>
        </w:rPr>
        <w:t>Eur J Cardiothorac Surg. 2018;53(5):945-51.</w:t>
      </w:r>
    </w:p>
    <w:p w14:paraId="323FAA16" w14:textId="77777777" w:rsidR="0033485B" w:rsidRPr="0033485B" w:rsidRDefault="0033485B" w:rsidP="0033485B">
      <w:pPr>
        <w:pStyle w:val="EndNoteBibliography"/>
        <w:spacing w:after="0"/>
        <w:ind w:left="720" w:hanging="720"/>
      </w:pPr>
      <w:r w:rsidRPr="008B6D61">
        <w:rPr>
          <w:lang w:val="de-CH"/>
        </w:rPr>
        <w:lastRenderedPageBreak/>
        <w:t>21.</w:t>
      </w:r>
      <w:r w:rsidRPr="008B6D61">
        <w:rPr>
          <w:lang w:val="de-CH"/>
        </w:rPr>
        <w:tab/>
        <w:t>Hua A, Pattenden H, Leung M, Davies S, George DA, Raubenheimer H, et al.</w:t>
      </w:r>
      <w:r w:rsidRPr="008B6D61">
        <w:rPr>
          <w:b/>
          <w:lang w:val="de-CH"/>
        </w:rPr>
        <w:t xml:space="preserve"> </w:t>
      </w:r>
      <w:r w:rsidRPr="0033485B">
        <w:t>Early cardiology assessment and intervention reduces mortality following myocardial injury after non-cardiac surgery (MINS). J Thorac Dis. 2016;8(5):920-4.</w:t>
      </w:r>
    </w:p>
    <w:p w14:paraId="6DCECF7B" w14:textId="77777777" w:rsidR="0033485B" w:rsidRPr="0033485B" w:rsidRDefault="0033485B" w:rsidP="0033485B">
      <w:pPr>
        <w:pStyle w:val="EndNoteBibliography"/>
        <w:spacing w:after="0"/>
        <w:ind w:left="720" w:hanging="720"/>
      </w:pPr>
      <w:r w:rsidRPr="0033485B">
        <w:t>22.</w:t>
      </w:r>
      <w:r w:rsidRPr="0033485B">
        <w:tab/>
        <w:t>Lucreziotti S, Conforti S, Carletti F, Santaguida G, Meda S, Raveglia F, et al.</w:t>
      </w:r>
      <w:r w:rsidRPr="0033485B">
        <w:rPr>
          <w:b/>
        </w:rPr>
        <w:t xml:space="preserve"> </w:t>
      </w:r>
      <w:r w:rsidRPr="0033485B">
        <w:t>Elevaciones de la troponina I cardiaca tras la cirugía torácica. Incidencia y correlaciones con las características clínicas basales, la proteína C reactiva y los parámetros perioperatorios. Revista Española de Cardiología. 2007;60(11):1159-66.</w:t>
      </w:r>
    </w:p>
    <w:p w14:paraId="1DA9D2EE" w14:textId="77777777" w:rsidR="0033485B" w:rsidRPr="0033485B" w:rsidRDefault="0033485B" w:rsidP="0033485B">
      <w:pPr>
        <w:pStyle w:val="EndNoteBibliography"/>
        <w:spacing w:after="0"/>
        <w:ind w:left="720" w:hanging="720"/>
      </w:pPr>
      <w:r w:rsidRPr="0033485B">
        <w:t>23.</w:t>
      </w:r>
      <w:r w:rsidRPr="0033485B">
        <w:tab/>
        <w:t>Muley T, Kurz M, Männle C, Alekozai A, Winteroll S, Dienemann H, et al.</w:t>
      </w:r>
      <w:r w:rsidRPr="0033485B">
        <w:rPr>
          <w:b/>
        </w:rPr>
        <w:t xml:space="preserve"> </w:t>
      </w:r>
      <w:r w:rsidRPr="0033485B">
        <w:t>Comparison of serum cardiac specific biomarker release after non-cardiac thoracic surgery. Clin Lab. 2011;57(11-12):925-32.</w:t>
      </w:r>
    </w:p>
    <w:p w14:paraId="2000C231" w14:textId="77777777" w:rsidR="0033485B" w:rsidRPr="0033485B" w:rsidRDefault="0033485B" w:rsidP="0033485B">
      <w:pPr>
        <w:pStyle w:val="EndNoteBibliography"/>
        <w:spacing w:after="0"/>
        <w:ind w:left="720" w:hanging="720"/>
      </w:pPr>
      <w:r w:rsidRPr="0033485B">
        <w:t>24.</w:t>
      </w:r>
      <w:r w:rsidRPr="0033485B">
        <w:tab/>
        <w:t>Writing Committee for the VSI, Devereaux PJ, Biccard BM, Sigamani A, Xavier D, Chan MTV, et al.</w:t>
      </w:r>
      <w:r w:rsidRPr="0033485B">
        <w:rPr>
          <w:b/>
        </w:rPr>
        <w:t xml:space="preserve"> </w:t>
      </w:r>
      <w:r w:rsidRPr="0033485B">
        <w:t>Association of Postoperative High-Sensitivity Troponin Levels With Myocardial Injury and 30-Day Mortality Among Patients Undergoing Noncardiac Surgery. JAMA. 2017;317(16):1642-51.</w:t>
      </w:r>
    </w:p>
    <w:p w14:paraId="2B45C940" w14:textId="77777777" w:rsidR="0033485B" w:rsidRPr="0033485B" w:rsidRDefault="0033485B" w:rsidP="0033485B">
      <w:pPr>
        <w:pStyle w:val="EndNoteBibliography"/>
        <w:spacing w:after="0"/>
        <w:ind w:left="720" w:hanging="720"/>
      </w:pPr>
      <w:r w:rsidRPr="0033485B">
        <w:t>25.</w:t>
      </w:r>
      <w:r w:rsidRPr="0033485B">
        <w:tab/>
        <w:t>Yu J, Lim B, Lee Y, Park JY, Hong B, Hwang JH, et al.</w:t>
      </w:r>
      <w:r w:rsidRPr="0033485B">
        <w:rPr>
          <w:b/>
        </w:rPr>
        <w:t xml:space="preserve"> </w:t>
      </w:r>
      <w:r w:rsidRPr="0033485B">
        <w:t>Risk factors and outcomes of myocardial injury after non-cardiac surgery in high-risk patients who underwent radical cystectomy. Medicine (Baltimore). 2020;99(43):e22893.</w:t>
      </w:r>
    </w:p>
    <w:p w14:paraId="2CF86D53" w14:textId="77777777" w:rsidR="0033485B" w:rsidRPr="0033485B" w:rsidRDefault="0033485B" w:rsidP="0033485B">
      <w:pPr>
        <w:pStyle w:val="EndNoteBibliography"/>
        <w:spacing w:after="0"/>
        <w:ind w:left="720" w:hanging="720"/>
      </w:pPr>
      <w:r w:rsidRPr="0033485B">
        <w:t>26.</w:t>
      </w:r>
      <w:r w:rsidRPr="0033485B">
        <w:tab/>
        <w:t>Gualandro DM, Puelacher C, Lurati Buse G, Glarner N, Cardozo FA, Vogt R, et al.</w:t>
      </w:r>
      <w:r w:rsidRPr="0033485B">
        <w:rPr>
          <w:b/>
        </w:rPr>
        <w:t xml:space="preserve"> </w:t>
      </w:r>
      <w:r w:rsidRPr="0033485B">
        <w:t>Incidence and outcomes of perioperative myocardial infarction/injury diagnosed by high-sensitivity cardiac troponin I. Clin Res Cardiol. 2021;110(9):1450-63.</w:t>
      </w:r>
    </w:p>
    <w:p w14:paraId="36901233" w14:textId="77777777" w:rsidR="0033485B" w:rsidRPr="0033485B" w:rsidRDefault="0033485B" w:rsidP="0033485B">
      <w:pPr>
        <w:pStyle w:val="EndNoteBibliography"/>
        <w:spacing w:after="0"/>
        <w:ind w:left="720" w:hanging="720"/>
      </w:pPr>
      <w:r w:rsidRPr="0033485B">
        <w:t>27.</w:t>
      </w:r>
      <w:r w:rsidRPr="0033485B">
        <w:tab/>
        <w:t>Thygesen K, Alpert JS, Jaffe AS, Chaitman BR, Bax JJ, Morrow DA, et al.</w:t>
      </w:r>
      <w:r w:rsidRPr="0033485B">
        <w:rPr>
          <w:b/>
        </w:rPr>
        <w:t xml:space="preserve"> </w:t>
      </w:r>
      <w:r w:rsidRPr="0033485B">
        <w:t>Fourth Universal Definition of Myocardial Infarction (2018). Circulation. 2018;138(20):e618-e51.</w:t>
      </w:r>
    </w:p>
    <w:p w14:paraId="00BD9D29" w14:textId="77777777" w:rsidR="0033485B" w:rsidRPr="008B6D61" w:rsidRDefault="0033485B" w:rsidP="0033485B">
      <w:pPr>
        <w:pStyle w:val="EndNoteBibliography"/>
        <w:spacing w:after="0"/>
        <w:ind w:left="720" w:hanging="720"/>
        <w:rPr>
          <w:lang w:val="de-CH"/>
        </w:rPr>
      </w:pPr>
      <w:r w:rsidRPr="0033485B">
        <w:t>28.</w:t>
      </w:r>
      <w:r w:rsidRPr="0033485B">
        <w:tab/>
        <w:t>Ackland GL, Abbott TEF, Cain D, Edwards MR, Sultan P, Karmali SN, et al.</w:t>
      </w:r>
      <w:r w:rsidRPr="0033485B">
        <w:rPr>
          <w:b/>
        </w:rPr>
        <w:t xml:space="preserve"> </w:t>
      </w:r>
      <w:r w:rsidRPr="0033485B">
        <w:t xml:space="preserve">Preoperative systemic inflammation and perioperative myocardial injury: prospective observational multicentre cohort study of patients undergoing non-cardiac surgery. </w:t>
      </w:r>
      <w:r w:rsidRPr="008B6D61">
        <w:rPr>
          <w:lang w:val="de-CH"/>
        </w:rPr>
        <w:t>Br J Anaesth. 2019;122(2):180-7.</w:t>
      </w:r>
    </w:p>
    <w:p w14:paraId="2F359C56" w14:textId="77777777" w:rsidR="0033485B" w:rsidRPr="0033485B" w:rsidRDefault="0033485B" w:rsidP="0033485B">
      <w:pPr>
        <w:pStyle w:val="EndNoteBibliography"/>
        <w:spacing w:after="0"/>
        <w:ind w:left="720" w:hanging="720"/>
      </w:pPr>
      <w:r w:rsidRPr="008B6D61">
        <w:rPr>
          <w:lang w:val="de-CH"/>
        </w:rPr>
        <w:t>29.</w:t>
      </w:r>
      <w:r w:rsidRPr="008B6D61">
        <w:rPr>
          <w:lang w:val="de-CH"/>
        </w:rPr>
        <w:tab/>
        <w:t>Larmann J, Handke J, Scholz AS, Dehne S, Arens C, Gillmann HJ, et al.</w:t>
      </w:r>
      <w:r w:rsidRPr="008B6D61">
        <w:rPr>
          <w:b/>
          <w:lang w:val="de-CH"/>
        </w:rPr>
        <w:t xml:space="preserve"> </w:t>
      </w:r>
      <w:r w:rsidRPr="0033485B">
        <w:t>Preoperative neutrophil to lymphocyte ratio and platelet to lymphocyte ratio are associated with major adverse cardiovascular and cerebrovascular events in coronary heart disease patients undergoing non-cardiac surgery. BMC Cardiovasc Disord. 2020;20(1):230.</w:t>
      </w:r>
    </w:p>
    <w:p w14:paraId="53BA60CD" w14:textId="77777777" w:rsidR="0033485B" w:rsidRPr="0033485B" w:rsidRDefault="0033485B" w:rsidP="0033485B">
      <w:pPr>
        <w:pStyle w:val="EndNoteBibliography"/>
        <w:spacing w:after="0"/>
        <w:ind w:left="720" w:hanging="720"/>
      </w:pPr>
      <w:r w:rsidRPr="0033485B">
        <w:t>30.</w:t>
      </w:r>
      <w:r w:rsidRPr="0033485B">
        <w:tab/>
        <w:t>Sanders RD, Craigova L, Schessler B, Casey C, White M, Parker M, et al.</w:t>
      </w:r>
      <w:r w:rsidRPr="0033485B">
        <w:rPr>
          <w:b/>
        </w:rPr>
        <w:t xml:space="preserve"> </w:t>
      </w:r>
      <w:r w:rsidRPr="0033485B">
        <w:t>Postoperative troponin increases after noncardiac surgery are associated with raised neurofilament light: a prospective observational cohort study. Br J Anaesth. 2021;126(4):791-8.</w:t>
      </w:r>
    </w:p>
    <w:p w14:paraId="634557D5" w14:textId="77777777" w:rsidR="0033485B" w:rsidRPr="0033485B" w:rsidRDefault="0033485B" w:rsidP="0033485B">
      <w:pPr>
        <w:pStyle w:val="EndNoteBibliography"/>
        <w:spacing w:after="0"/>
        <w:ind w:left="720" w:hanging="720"/>
      </w:pPr>
      <w:r w:rsidRPr="0033485B">
        <w:lastRenderedPageBreak/>
        <w:t>31.</w:t>
      </w:r>
      <w:r w:rsidRPr="0033485B">
        <w:tab/>
        <w:t>Martins OM, Fonseca VF, Borges I, Martins V, Portal VL, Pellanda LC</w:t>
      </w:r>
      <w:r w:rsidRPr="0033485B">
        <w:rPr>
          <w:b/>
        </w:rPr>
        <w:t xml:space="preserve">. </w:t>
      </w:r>
      <w:r w:rsidRPr="0033485B">
        <w:t>C-Reactive protein predicts acute myocardial infarction during high-risk noncardiac and vascular surgery. Clinics (Sao Paulo). 2011;66(5):773-6.</w:t>
      </w:r>
    </w:p>
    <w:p w14:paraId="43A46E80" w14:textId="77777777" w:rsidR="0033485B" w:rsidRPr="0033485B" w:rsidRDefault="0033485B" w:rsidP="0033485B">
      <w:pPr>
        <w:pStyle w:val="EndNoteBibliography"/>
        <w:spacing w:after="0"/>
        <w:ind w:left="720" w:hanging="720"/>
      </w:pPr>
      <w:r w:rsidRPr="0033485B">
        <w:t>32.</w:t>
      </w:r>
      <w:r w:rsidRPr="0033485B">
        <w:tab/>
        <w:t>Crispi V, Isaac E, Abah U, Shackcloth M, Lopez E, Eadington T, et al.</w:t>
      </w:r>
      <w:r w:rsidRPr="0033485B">
        <w:rPr>
          <w:b/>
        </w:rPr>
        <w:t xml:space="preserve"> </w:t>
      </w:r>
      <w:r w:rsidRPr="0033485B">
        <w:t>Surgical factors associated with new-onset postoperative atrial fibrillation after lung resection: the EPAFT multicentre study. Postgrad Med J. 2020.</w:t>
      </w:r>
    </w:p>
    <w:p w14:paraId="4D54516C" w14:textId="77777777" w:rsidR="0033485B" w:rsidRPr="0033485B" w:rsidRDefault="0033485B" w:rsidP="0033485B">
      <w:pPr>
        <w:pStyle w:val="EndNoteBibliography"/>
        <w:spacing w:after="0"/>
        <w:ind w:left="720" w:hanging="720"/>
      </w:pPr>
      <w:r w:rsidRPr="0033485B">
        <w:t>33.</w:t>
      </w:r>
      <w:r w:rsidRPr="0033485B">
        <w:tab/>
        <w:t>Dinarello CA, Chusid MJ, Fauci AS, Gallin JI, Dale DC, Wolff SM</w:t>
      </w:r>
      <w:r w:rsidRPr="0033485B">
        <w:rPr>
          <w:b/>
        </w:rPr>
        <w:t xml:space="preserve">. </w:t>
      </w:r>
      <w:r w:rsidRPr="0033485B">
        <w:t>Effect of prophylactic colchicine therapy on leukocyte function in patients with familial Mediterranean fever. Arthritis Rheum. 1976;19(3):618-22.</w:t>
      </w:r>
    </w:p>
    <w:p w14:paraId="2A09878B" w14:textId="77777777" w:rsidR="0033485B" w:rsidRPr="0033485B" w:rsidRDefault="0033485B" w:rsidP="0033485B">
      <w:pPr>
        <w:pStyle w:val="EndNoteBibliography"/>
        <w:spacing w:after="0"/>
        <w:ind w:left="720" w:hanging="720"/>
      </w:pPr>
      <w:r w:rsidRPr="0033485B">
        <w:t>34.</w:t>
      </w:r>
      <w:r w:rsidRPr="0033485B">
        <w:tab/>
        <w:t>Dalbeth N, Lauterio TJ, Wolfe HR</w:t>
      </w:r>
      <w:r w:rsidRPr="0033485B">
        <w:rPr>
          <w:b/>
        </w:rPr>
        <w:t xml:space="preserve">. </w:t>
      </w:r>
      <w:r w:rsidRPr="0033485B">
        <w:t>Mechanism of action of colchicine in the treatment of gout. Clin Ther. 2014;36(10):1465-79.</w:t>
      </w:r>
    </w:p>
    <w:p w14:paraId="2B21142A" w14:textId="77777777" w:rsidR="0033485B" w:rsidRPr="0033485B" w:rsidRDefault="0033485B" w:rsidP="0033485B">
      <w:pPr>
        <w:pStyle w:val="EndNoteBibliography"/>
        <w:spacing w:after="0"/>
        <w:ind w:left="720" w:hanging="720"/>
      </w:pPr>
      <w:r w:rsidRPr="0033485B">
        <w:t>35.</w:t>
      </w:r>
      <w:r w:rsidRPr="0033485B">
        <w:tab/>
        <w:t>Martinon F, Petrilli V, Mayor A, Tardivel A, Tschopp J</w:t>
      </w:r>
      <w:r w:rsidRPr="0033485B">
        <w:rPr>
          <w:b/>
        </w:rPr>
        <w:t xml:space="preserve">. </w:t>
      </w:r>
      <w:r w:rsidRPr="0033485B">
        <w:t>Gout-associated uric acid crystals activate the NALP3 inflammasome. Nature. 2006;440(7081):237-41.</w:t>
      </w:r>
    </w:p>
    <w:p w14:paraId="657B2159" w14:textId="77777777" w:rsidR="0033485B" w:rsidRPr="0033485B" w:rsidRDefault="0033485B" w:rsidP="0033485B">
      <w:pPr>
        <w:pStyle w:val="EndNoteBibliography"/>
        <w:spacing w:after="0"/>
        <w:ind w:left="720" w:hanging="720"/>
      </w:pPr>
      <w:r w:rsidRPr="0033485B">
        <w:t>36.</w:t>
      </w:r>
      <w:r w:rsidRPr="0033485B">
        <w:tab/>
        <w:t>Imazio M, Bobbio M, Cecchi E, Demarie D, Demichelis B, Pomari F, et al.</w:t>
      </w:r>
      <w:r w:rsidRPr="0033485B">
        <w:rPr>
          <w:b/>
        </w:rPr>
        <w:t xml:space="preserve"> </w:t>
      </w:r>
      <w:r w:rsidRPr="0033485B">
        <w:t>Colchicine in addition to conventional therapy for acute pericarditis: results of the COlchicine for acute PEricarditis (COPE) trial. Circulation. 2005;112(13):2012-6.</w:t>
      </w:r>
    </w:p>
    <w:p w14:paraId="392E89AE" w14:textId="77777777" w:rsidR="0033485B" w:rsidRPr="0033485B" w:rsidRDefault="0033485B" w:rsidP="0033485B">
      <w:pPr>
        <w:pStyle w:val="EndNoteBibliography"/>
        <w:spacing w:after="0"/>
        <w:ind w:left="720" w:hanging="720"/>
      </w:pPr>
      <w:r w:rsidRPr="0033485B">
        <w:t>37.</w:t>
      </w:r>
      <w:r w:rsidRPr="0033485B">
        <w:tab/>
        <w:t>Imazio M, Bobbio M, Cecchi E, Demarie D, Pomari F, Moratti M, et al.</w:t>
      </w:r>
      <w:r w:rsidRPr="0033485B">
        <w:rPr>
          <w:b/>
        </w:rPr>
        <w:t xml:space="preserve"> </w:t>
      </w:r>
      <w:r w:rsidRPr="0033485B">
        <w:t>Colchicine as first-choice therapy for recurrent pericarditis: results of the CORE (COlchicine for REcurrent pericarditis) trial. Arch Intern Med. 2005;165(17):1987-91.</w:t>
      </w:r>
    </w:p>
    <w:p w14:paraId="357FE05F" w14:textId="77777777" w:rsidR="0033485B" w:rsidRPr="0033485B" w:rsidRDefault="0033485B" w:rsidP="0033485B">
      <w:pPr>
        <w:pStyle w:val="EndNoteBibliography"/>
        <w:spacing w:after="0"/>
        <w:ind w:left="720" w:hanging="720"/>
      </w:pPr>
      <w:r w:rsidRPr="0033485B">
        <w:t>38.</w:t>
      </w:r>
      <w:r w:rsidRPr="0033485B">
        <w:tab/>
        <w:t>Imazio M, Brucato A, Cemin R, Ferrua S, Belli R, Maestroni S, et al.</w:t>
      </w:r>
      <w:r w:rsidRPr="0033485B">
        <w:rPr>
          <w:b/>
        </w:rPr>
        <w:t xml:space="preserve"> </w:t>
      </w:r>
      <w:r w:rsidRPr="0033485B">
        <w:t>Colchicine for recurrent pericarditis (CORP): a randomized trial. Ann Intern Med. 2011;155(7):409-14.</w:t>
      </w:r>
    </w:p>
    <w:p w14:paraId="75F7F605" w14:textId="77777777" w:rsidR="0033485B" w:rsidRPr="0033485B" w:rsidRDefault="0033485B" w:rsidP="0033485B">
      <w:pPr>
        <w:pStyle w:val="EndNoteBibliography"/>
        <w:spacing w:after="0"/>
        <w:ind w:left="720" w:hanging="720"/>
      </w:pPr>
      <w:r w:rsidRPr="0033485B">
        <w:t>39.</w:t>
      </w:r>
      <w:r w:rsidRPr="0033485B">
        <w:tab/>
        <w:t>Zemer D, Livneh A, Danon YL, Pras M, Sohar E</w:t>
      </w:r>
      <w:r w:rsidRPr="0033485B">
        <w:rPr>
          <w:b/>
        </w:rPr>
        <w:t xml:space="preserve">. </w:t>
      </w:r>
      <w:r w:rsidRPr="0033485B">
        <w:t>Long-term colchicine treatment in children with familial Mediterranean fever. Arthritis Rheum. 1991;34(8):973-7.</w:t>
      </w:r>
    </w:p>
    <w:p w14:paraId="4F945F75" w14:textId="77777777" w:rsidR="0033485B" w:rsidRPr="0033485B" w:rsidRDefault="0033485B" w:rsidP="0033485B">
      <w:pPr>
        <w:pStyle w:val="EndNoteBibliography"/>
        <w:spacing w:after="0"/>
        <w:ind w:left="720" w:hanging="720"/>
      </w:pPr>
      <w:r w:rsidRPr="0033485B">
        <w:t>40.</w:t>
      </w:r>
      <w:r w:rsidRPr="0033485B">
        <w:tab/>
        <w:t>Imazio M, Trinchero R, Brucato A, Rovere ME, Gandino A, Cemin R, et al.</w:t>
      </w:r>
      <w:r w:rsidRPr="0033485B">
        <w:rPr>
          <w:b/>
        </w:rPr>
        <w:t xml:space="preserve"> </w:t>
      </w:r>
      <w:r w:rsidRPr="0033485B">
        <w:t>COlchicine for the Prevention of the Post-pericardiotomy Syndrome (COPPS): a multicentre, randomized, double-blind, placebo-controlled trial. Eur Heart J. 2010;31(22):2749-54.</w:t>
      </w:r>
    </w:p>
    <w:p w14:paraId="38AB9B99" w14:textId="77777777" w:rsidR="0033485B" w:rsidRPr="0033485B" w:rsidRDefault="0033485B" w:rsidP="0033485B">
      <w:pPr>
        <w:pStyle w:val="EndNoteBibliography"/>
        <w:spacing w:after="0"/>
        <w:ind w:left="720" w:hanging="720"/>
      </w:pPr>
      <w:r w:rsidRPr="0033485B">
        <w:t>41.</w:t>
      </w:r>
      <w:r w:rsidRPr="0033485B">
        <w:tab/>
        <w:t>Imazio M, Brucato A, Ferrazzi P, Pullara A, Adler Y, Barosi A, et al.</w:t>
      </w:r>
      <w:r w:rsidRPr="0033485B">
        <w:rPr>
          <w:b/>
        </w:rPr>
        <w:t xml:space="preserve"> </w:t>
      </w:r>
      <w:r w:rsidRPr="0033485B">
        <w:t>Colchicine for prevention of postpericardiotomy syndrome and postoperative atrial fibrillation: the COPPS-2 randomized clinical trial. Jama. 2014;312(10):1016-23.</w:t>
      </w:r>
    </w:p>
    <w:p w14:paraId="0FBE15BF" w14:textId="77777777" w:rsidR="0033485B" w:rsidRPr="0033485B" w:rsidRDefault="0033485B" w:rsidP="0033485B">
      <w:pPr>
        <w:pStyle w:val="EndNoteBibliography"/>
        <w:spacing w:after="0"/>
        <w:ind w:left="720" w:hanging="720"/>
      </w:pPr>
      <w:r w:rsidRPr="0033485B">
        <w:t>42.</w:t>
      </w:r>
      <w:r w:rsidRPr="0033485B">
        <w:tab/>
        <w:t>Imazio M, Brucato A, Ferrazzi P, Rovere ME, Gandino A, Cemin R, et al.</w:t>
      </w:r>
      <w:r w:rsidRPr="0033485B">
        <w:rPr>
          <w:b/>
        </w:rPr>
        <w:t xml:space="preserve"> </w:t>
      </w:r>
      <w:r w:rsidRPr="0033485B">
        <w:t xml:space="preserve">Colchicine reduces postoperative atrial fibrillation: results of the Colchicine for the Prevention of the </w:t>
      </w:r>
      <w:r w:rsidRPr="0033485B">
        <w:lastRenderedPageBreak/>
        <w:t>Postpericardiotomy Syndrome (COPPS) atrial fibrillation substudy. Circulation. 2011;124(21):2290-5.</w:t>
      </w:r>
    </w:p>
    <w:p w14:paraId="26509BBE" w14:textId="77777777" w:rsidR="0033485B" w:rsidRPr="0033485B" w:rsidRDefault="0033485B" w:rsidP="0033485B">
      <w:pPr>
        <w:pStyle w:val="EndNoteBibliography"/>
        <w:spacing w:after="0"/>
        <w:ind w:left="720" w:hanging="720"/>
      </w:pPr>
      <w:r w:rsidRPr="0033485B">
        <w:t>43.</w:t>
      </w:r>
      <w:r w:rsidRPr="0033485B">
        <w:tab/>
        <w:t>Nidorf SM, Fiolet ATL, Mosterd A, Eikelboom JW, Schut A, Opstal TSJ, et al.</w:t>
      </w:r>
      <w:r w:rsidRPr="0033485B">
        <w:rPr>
          <w:b/>
        </w:rPr>
        <w:t xml:space="preserve"> </w:t>
      </w:r>
      <w:r w:rsidRPr="0033485B">
        <w:t>Colchicine in Patients with Chronic Coronary Disease. N Engl J Med. 2020;383(19):1838-47.</w:t>
      </w:r>
    </w:p>
    <w:p w14:paraId="5820EC70" w14:textId="77777777" w:rsidR="0033485B" w:rsidRPr="0033485B" w:rsidRDefault="0033485B" w:rsidP="0033485B">
      <w:pPr>
        <w:pStyle w:val="EndNoteBibliography"/>
        <w:spacing w:after="0"/>
        <w:ind w:left="720" w:hanging="720"/>
      </w:pPr>
      <w:r w:rsidRPr="0033485B">
        <w:t>44.</w:t>
      </w:r>
      <w:r w:rsidRPr="0033485B">
        <w:tab/>
        <w:t>Tardif JC, Kouz S, Waters DD, Bertrand OF, Diaz R, Maggioni AP, et al.</w:t>
      </w:r>
      <w:r w:rsidRPr="0033485B">
        <w:rPr>
          <w:b/>
        </w:rPr>
        <w:t xml:space="preserve"> </w:t>
      </w:r>
      <w:r w:rsidRPr="0033485B">
        <w:t>Efficacy and Safety of Low-Dose Colchicine after Myocardial Infarction. N Engl J Med. 2019;381(26):2497-505.</w:t>
      </w:r>
    </w:p>
    <w:p w14:paraId="6B0B9062" w14:textId="77777777" w:rsidR="0033485B" w:rsidRPr="0033485B" w:rsidRDefault="0033485B" w:rsidP="0033485B">
      <w:pPr>
        <w:pStyle w:val="EndNoteBibliography"/>
        <w:spacing w:after="0"/>
        <w:ind w:left="720" w:hanging="720"/>
      </w:pPr>
      <w:r w:rsidRPr="0033485B">
        <w:t>45.</w:t>
      </w:r>
      <w:r w:rsidRPr="0033485B">
        <w:tab/>
        <w:t>Fiolet ATL, Opstal TSJ, Mosterd A, Eikelboom JW, Jolly SS, Keech AC, et al.</w:t>
      </w:r>
      <w:r w:rsidRPr="0033485B">
        <w:rPr>
          <w:b/>
        </w:rPr>
        <w:t xml:space="preserve"> </w:t>
      </w:r>
      <w:r w:rsidRPr="0033485B">
        <w:t>Efficacy and safety of low-dose colchicine in patients with coronary disease: a systematic review and meta-analysis of randomized trials. Eur Heart J. 2021;42(28):2765-75.</w:t>
      </w:r>
    </w:p>
    <w:p w14:paraId="225EBD59" w14:textId="77777777" w:rsidR="0033485B" w:rsidRPr="0033485B" w:rsidRDefault="0033485B" w:rsidP="0033485B">
      <w:pPr>
        <w:pStyle w:val="EndNoteBibliography"/>
        <w:spacing w:after="0"/>
        <w:ind w:left="720" w:hanging="720"/>
      </w:pPr>
      <w:r w:rsidRPr="0033485B">
        <w:t>46.</w:t>
      </w:r>
      <w:r w:rsidRPr="0033485B">
        <w:tab/>
        <w:t>Deftereos S, Giannopoulos G, Kossyvakis C, Efremidis M, Panagopoulou V, Kaoukis A, et al.</w:t>
      </w:r>
      <w:r w:rsidRPr="0033485B">
        <w:rPr>
          <w:b/>
        </w:rPr>
        <w:t xml:space="preserve"> </w:t>
      </w:r>
      <w:r w:rsidRPr="0033485B">
        <w:t>Colchicine for prevention of early atrial fibrillation recurrence after pulmonary vein isolation: a randomized controlled study. J Am Coll Cardiol. 2012;60(18):1790-6.</w:t>
      </w:r>
    </w:p>
    <w:p w14:paraId="33375FD6" w14:textId="77777777" w:rsidR="0033485B" w:rsidRPr="0033485B" w:rsidRDefault="0033485B" w:rsidP="0033485B">
      <w:pPr>
        <w:pStyle w:val="EndNoteBibliography"/>
        <w:spacing w:after="0"/>
        <w:ind w:left="720" w:hanging="720"/>
      </w:pPr>
      <w:r w:rsidRPr="0033485B">
        <w:t>47.</w:t>
      </w:r>
      <w:r w:rsidRPr="0033485B">
        <w:tab/>
        <w:t>Terkeltaub RA, Furst DE, Bennett K, Kook KA, Crockett RS, Davis MW</w:t>
      </w:r>
      <w:r w:rsidRPr="0033485B">
        <w:rPr>
          <w:b/>
        </w:rPr>
        <w:t xml:space="preserve">. </w:t>
      </w:r>
      <w:r w:rsidRPr="0033485B">
        <w:t>High versus low dosing of oral colchicine for early acute gout flare: Twenty-four-hour outcome of the first multicenter, randomized, double-blind, placebo-controlled, parallel-group, dose-comparison colchicine study. Arthritis Rheum. 2010;62(4):1060-8.</w:t>
      </w:r>
    </w:p>
    <w:p w14:paraId="1F23CE18" w14:textId="77777777" w:rsidR="0033485B" w:rsidRPr="0033485B" w:rsidRDefault="0033485B" w:rsidP="0033485B">
      <w:pPr>
        <w:pStyle w:val="EndNoteBibliography"/>
        <w:spacing w:after="0"/>
        <w:ind w:left="720" w:hanging="720"/>
      </w:pPr>
      <w:r w:rsidRPr="0033485B">
        <w:t>48.</w:t>
      </w:r>
      <w:r w:rsidRPr="0033485B">
        <w:tab/>
        <w:t>Craig SR, Leaver HA, Yap PL, Pugh GC, Walker WS</w:t>
      </w:r>
      <w:r w:rsidRPr="0033485B">
        <w:rPr>
          <w:b/>
        </w:rPr>
        <w:t xml:space="preserve">. </w:t>
      </w:r>
      <w:r w:rsidRPr="0033485B">
        <w:t>Acute phase responses following minimal access and conventional thoracic surgery. Eur J Cardiothorac Surg. 2001;20(3):455-63.</w:t>
      </w:r>
    </w:p>
    <w:p w14:paraId="7C89B674" w14:textId="77777777" w:rsidR="0033485B" w:rsidRPr="0033485B" w:rsidRDefault="0033485B" w:rsidP="0033485B">
      <w:pPr>
        <w:pStyle w:val="EndNoteBibliography"/>
        <w:spacing w:after="0"/>
        <w:ind w:left="720" w:hanging="720"/>
      </w:pPr>
      <w:r w:rsidRPr="0033485B">
        <w:t>49.</w:t>
      </w:r>
      <w:r w:rsidRPr="0033485B">
        <w:tab/>
        <w:t>Bessissow A, Agzarian J, Shargall Y, Srinathan S, Neary J, Tandon V, et al.</w:t>
      </w:r>
      <w:r w:rsidRPr="0033485B">
        <w:rPr>
          <w:b/>
        </w:rPr>
        <w:t xml:space="preserve"> </w:t>
      </w:r>
      <w:r w:rsidRPr="0033485B">
        <w:t>Colchicine for Prevention of Perioperative Atrial Fibrillation in patients undergoing lung resection surgery: a pilot randomized controlled study. Eur J Cardiothorac Surg. 2017.</w:t>
      </w:r>
    </w:p>
    <w:p w14:paraId="10941E3E" w14:textId="77777777" w:rsidR="0033485B" w:rsidRPr="0033485B" w:rsidRDefault="0033485B" w:rsidP="0033485B">
      <w:pPr>
        <w:pStyle w:val="EndNoteBibliography"/>
        <w:spacing w:after="0"/>
        <w:ind w:left="720" w:hanging="720"/>
      </w:pPr>
      <w:r w:rsidRPr="0033485B">
        <w:t>50.</w:t>
      </w:r>
      <w:r w:rsidRPr="0033485B">
        <w:tab/>
        <w:t>Duceppe E, Parlow J, MacDonald P, Lyons K, McMullen M, Srinathan S, et al.</w:t>
      </w:r>
      <w:r w:rsidRPr="0033485B">
        <w:rPr>
          <w:b/>
        </w:rPr>
        <w:t xml:space="preserve"> </w:t>
      </w:r>
      <w:r w:rsidRPr="0033485B">
        <w:t>Canadian Cardiovascular Society Guidelines on Perioperative Cardiac Risk Assessment and Management for Patients Who Undergo Noncardiac Surgery. Can J Cardiol. 2017;33(1):17-32.</w:t>
      </w:r>
    </w:p>
    <w:p w14:paraId="2E8E09E1" w14:textId="77777777" w:rsidR="0033485B" w:rsidRPr="0033485B" w:rsidRDefault="0033485B" w:rsidP="0033485B">
      <w:pPr>
        <w:pStyle w:val="EndNoteBibliography"/>
        <w:spacing w:after="0"/>
        <w:ind w:left="720" w:hanging="720"/>
      </w:pPr>
      <w:r w:rsidRPr="0033485B">
        <w:t>51.</w:t>
      </w:r>
      <w:r w:rsidRPr="0033485B">
        <w:tab/>
        <w:t>Alonso-Coello P, Cook D, Xu SC, Sigamani A, Berwanger O, Sivakumaran S, et al.</w:t>
      </w:r>
      <w:r w:rsidRPr="0033485B">
        <w:rPr>
          <w:b/>
        </w:rPr>
        <w:t xml:space="preserve"> </w:t>
      </w:r>
      <w:r w:rsidRPr="0033485B">
        <w:t>Predictors, Prognosis, and Management of New Clinically Important Atrial Fibrillation After Noncardiac Surgery: A Prospective Cohort Study. Anesth Analg. 2017;125(1):162-9.</w:t>
      </w:r>
    </w:p>
    <w:p w14:paraId="4FEE2CE8" w14:textId="77777777" w:rsidR="0033485B" w:rsidRPr="0033485B" w:rsidRDefault="0033485B" w:rsidP="0033485B">
      <w:pPr>
        <w:pStyle w:val="EndNoteBibliography"/>
        <w:spacing w:after="0"/>
        <w:ind w:left="720" w:hanging="720"/>
      </w:pPr>
      <w:r w:rsidRPr="0033485B">
        <w:t>52.</w:t>
      </w:r>
      <w:r w:rsidRPr="0033485B">
        <w:tab/>
        <w:t>Freedman B, Boriani G, Glotzer TV, Healey JS, Kirchhof P, Potpara TS</w:t>
      </w:r>
      <w:r w:rsidRPr="0033485B">
        <w:rPr>
          <w:b/>
        </w:rPr>
        <w:t xml:space="preserve">. </w:t>
      </w:r>
      <w:r w:rsidRPr="0033485B">
        <w:t>Management of atrial high-rate episodes detected by cardiac implanted electronic devices. Nat Rev Cardiol. 2017.</w:t>
      </w:r>
    </w:p>
    <w:p w14:paraId="0A6456B1" w14:textId="77777777" w:rsidR="0033485B" w:rsidRPr="0033485B" w:rsidRDefault="0033485B" w:rsidP="0033485B">
      <w:pPr>
        <w:pStyle w:val="EndNoteBibliography"/>
        <w:spacing w:after="0"/>
        <w:ind w:left="720" w:hanging="720"/>
      </w:pPr>
      <w:r w:rsidRPr="0033485B">
        <w:t>53.</w:t>
      </w:r>
      <w:r w:rsidRPr="0033485B">
        <w:tab/>
        <w:t>Fine JP, Gray RJ</w:t>
      </w:r>
      <w:r w:rsidRPr="0033485B">
        <w:rPr>
          <w:b/>
        </w:rPr>
        <w:t xml:space="preserve">. </w:t>
      </w:r>
      <w:r w:rsidRPr="0033485B">
        <w:t>A proportional hazards model for the subdistribution of a competing risk. J Am Stat Assoc. 1999;94(446):496-509.</w:t>
      </w:r>
    </w:p>
    <w:p w14:paraId="32F1CA46" w14:textId="77777777" w:rsidR="0033485B" w:rsidRPr="0033485B" w:rsidRDefault="0033485B" w:rsidP="0033485B">
      <w:pPr>
        <w:pStyle w:val="EndNoteBibliography"/>
        <w:spacing w:after="0"/>
        <w:ind w:left="720" w:hanging="720"/>
      </w:pPr>
      <w:r w:rsidRPr="0033485B">
        <w:lastRenderedPageBreak/>
        <w:t>54.</w:t>
      </w:r>
      <w:r w:rsidRPr="0033485B">
        <w:tab/>
        <w:t>Wiens BL, Dmitrienko A</w:t>
      </w:r>
      <w:r w:rsidRPr="0033485B">
        <w:rPr>
          <w:b/>
        </w:rPr>
        <w:t xml:space="preserve">. </w:t>
      </w:r>
      <w:r w:rsidRPr="0033485B">
        <w:t>The fallback procedure for evaluating a single family of hypotheses. J Biopharm Stat. 2005;15(6):929-42.</w:t>
      </w:r>
    </w:p>
    <w:p w14:paraId="3E8BC434" w14:textId="77777777" w:rsidR="0033485B" w:rsidRPr="0033485B" w:rsidRDefault="0033485B" w:rsidP="0033485B">
      <w:pPr>
        <w:pStyle w:val="EndNoteBibliography"/>
        <w:spacing w:after="0"/>
        <w:ind w:left="720" w:hanging="720"/>
      </w:pPr>
      <w:r w:rsidRPr="0033485B">
        <w:t>55.</w:t>
      </w:r>
      <w:r w:rsidRPr="0033485B">
        <w:tab/>
        <w:t>Sun X, Briel M, Walter SD, Guyatt GH</w:t>
      </w:r>
      <w:r w:rsidRPr="0033485B">
        <w:rPr>
          <w:b/>
        </w:rPr>
        <w:t xml:space="preserve">. </w:t>
      </w:r>
      <w:r w:rsidRPr="0033485B">
        <w:t>Is a subgroup effect believable? Updating criteria to evaluate the credibility of subgroup analyses. BMJ. 2010;340:c117.</w:t>
      </w:r>
    </w:p>
    <w:p w14:paraId="0972BF82" w14:textId="77777777" w:rsidR="0033485B" w:rsidRPr="0033485B" w:rsidRDefault="0033485B" w:rsidP="0033485B">
      <w:pPr>
        <w:pStyle w:val="EndNoteBibliography"/>
        <w:spacing w:after="0"/>
        <w:ind w:left="720" w:hanging="720"/>
      </w:pPr>
      <w:r w:rsidRPr="0033485B">
        <w:t>56.</w:t>
      </w:r>
      <w:r w:rsidRPr="0033485B">
        <w:tab/>
        <w:t>Haybittle JL</w:t>
      </w:r>
      <w:r w:rsidRPr="0033485B">
        <w:rPr>
          <w:b/>
        </w:rPr>
        <w:t xml:space="preserve">. </w:t>
      </w:r>
      <w:r w:rsidRPr="0033485B">
        <w:t>Repeated assessment of results in clinical trials of cancer treatment. Br J Radiol. 1971;44(526):793-7.</w:t>
      </w:r>
    </w:p>
    <w:p w14:paraId="0C54BFF4" w14:textId="77777777" w:rsidR="0033485B" w:rsidRPr="0033485B" w:rsidRDefault="0033485B" w:rsidP="0033485B">
      <w:pPr>
        <w:pStyle w:val="EndNoteBibliography"/>
        <w:spacing w:after="0"/>
        <w:ind w:left="720" w:hanging="720"/>
      </w:pPr>
      <w:r w:rsidRPr="0033485B">
        <w:t>57.</w:t>
      </w:r>
      <w:r w:rsidRPr="0033485B">
        <w:tab/>
        <w:t>Peto R, Pike MC, Armitage P, Breslow NE, Cox DR, Howard SV, et al.</w:t>
      </w:r>
      <w:r w:rsidRPr="0033485B">
        <w:rPr>
          <w:b/>
        </w:rPr>
        <w:t xml:space="preserve"> </w:t>
      </w:r>
      <w:r w:rsidRPr="0033485B">
        <w:t>Design and analysis of randomized clinical trials requiring prolonged observation of each patient. I. Introduction and design. Br J Cancer. 1976;34(6):585-612.</w:t>
      </w:r>
    </w:p>
    <w:p w14:paraId="513B2021" w14:textId="77777777" w:rsidR="0033485B" w:rsidRPr="0033485B" w:rsidRDefault="0033485B" w:rsidP="0033485B">
      <w:pPr>
        <w:pStyle w:val="EndNoteBibliography"/>
        <w:ind w:left="720" w:hanging="720"/>
      </w:pPr>
      <w:r w:rsidRPr="0033485B">
        <w:t>58.</w:t>
      </w:r>
      <w:r w:rsidRPr="0033485B">
        <w:tab/>
        <w:t>Agzarian J, Bessissow A, Srinathan S, Devereaux PJ, Neary J, Decher W, et al.</w:t>
      </w:r>
      <w:r w:rsidRPr="0033485B">
        <w:rPr>
          <w:b/>
        </w:rPr>
        <w:t xml:space="preserve"> </w:t>
      </w:r>
      <w:r w:rsidRPr="0033485B">
        <w:t>The effect of colchicine administration on postoperative pleural effusion following lung resection: a randomized blinded placebo-controlled feasibility pilot study. Eur J Cardiothorac Surg. 2017.</w:t>
      </w:r>
    </w:p>
    <w:p w14:paraId="1FEC36B3" w14:textId="3CCD11D1" w:rsidR="002F46C3" w:rsidRDefault="001B6A24">
      <w:r>
        <w:fldChar w:fldCharType="end"/>
      </w:r>
    </w:p>
    <w:sectPr w:rsidR="002F46C3" w:rsidSect="008B6D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D3F3A7" w14:textId="77777777" w:rsidR="001046AF" w:rsidRDefault="001046AF" w:rsidP="00703DAB">
      <w:pPr>
        <w:spacing w:after="0" w:line="240" w:lineRule="auto"/>
      </w:pPr>
      <w:r>
        <w:separator/>
      </w:r>
    </w:p>
  </w:endnote>
  <w:endnote w:type="continuationSeparator" w:id="0">
    <w:p w14:paraId="0442D1E1" w14:textId="77777777" w:rsidR="001046AF" w:rsidRDefault="001046AF" w:rsidP="00703D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ヒラギノ角ゴ Pro W3">
    <w:altName w:val="Yu Gothic"/>
    <w:charset w:val="80"/>
    <w:family w:val="auto"/>
    <w:pitch w:val="variable"/>
    <w:sig w:usb0="00000000" w:usb1="7AC7FFFF" w:usb2="00000012" w:usb3="00000000" w:csb0="0002000D"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5CB86" w14:textId="29B3F2C2" w:rsidR="001046AF" w:rsidRDefault="001046AF" w:rsidP="00703DAB">
    <w:pPr>
      <w:pStyle w:val="Footer"/>
      <w:jc w:val="right"/>
    </w:pPr>
    <w:r>
      <w:fldChar w:fldCharType="begin"/>
    </w:r>
    <w:r>
      <w:instrText xml:space="preserve"> PAGE   \* MERGEFORMAT </w:instrText>
    </w:r>
    <w:r>
      <w:fldChar w:fldCharType="separate"/>
    </w:r>
    <w:r>
      <w:rPr>
        <w:noProof/>
      </w:rPr>
      <w:t>1</w:t>
    </w:r>
    <w:r>
      <w:rPr>
        <w:noProof/>
      </w:rPr>
      <w:fldChar w:fldCharType="end"/>
    </w:r>
    <w:r>
      <w:rPr>
        <w:noProof/>
      </w:rPr>
      <w:t>/</w:t>
    </w:r>
    <w:r>
      <w:rPr>
        <w:noProof/>
      </w:rPr>
      <w:fldChar w:fldCharType="begin"/>
    </w:r>
    <w:r>
      <w:rPr>
        <w:noProof/>
      </w:rPr>
      <w:instrText xml:space="preserve"> NUMPAGES   \* MERGEFORMAT </w:instrText>
    </w:r>
    <w:r>
      <w:rPr>
        <w:noProof/>
      </w:rP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4429F5" w14:textId="77777777" w:rsidR="001046AF" w:rsidRDefault="001046AF" w:rsidP="00703DAB">
      <w:pPr>
        <w:spacing w:after="0" w:line="240" w:lineRule="auto"/>
      </w:pPr>
      <w:r>
        <w:separator/>
      </w:r>
    </w:p>
  </w:footnote>
  <w:footnote w:type="continuationSeparator" w:id="0">
    <w:p w14:paraId="67BB7410" w14:textId="77777777" w:rsidR="001046AF" w:rsidRDefault="001046AF" w:rsidP="00703D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13415"/>
    <w:multiLevelType w:val="hybridMultilevel"/>
    <w:tmpl w:val="59740A2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BED41AC"/>
    <w:multiLevelType w:val="hybridMultilevel"/>
    <w:tmpl w:val="7BC495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530917"/>
    <w:multiLevelType w:val="hybridMultilevel"/>
    <w:tmpl w:val="D826D1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7E0BB0"/>
    <w:multiLevelType w:val="hybridMultilevel"/>
    <w:tmpl w:val="7BC495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2034CA"/>
    <w:multiLevelType w:val="hybridMultilevel"/>
    <w:tmpl w:val="02A6EAB2"/>
    <w:lvl w:ilvl="0" w:tplc="04090019">
      <w:start w:val="1"/>
      <w:numFmt w:val="lowerLetter"/>
      <w:lvlText w:val="%1."/>
      <w:lvlJc w:val="left"/>
      <w:pPr>
        <w:ind w:left="144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CB502E1"/>
    <w:multiLevelType w:val="multilevel"/>
    <w:tmpl w:val="2E5858DA"/>
    <w:styleLink w:val="List0"/>
    <w:lvl w:ilvl="0">
      <w:start w:val="1"/>
      <w:numFmt w:val="decimal"/>
      <w:lvlText w:val="%1."/>
      <w:lvlJc w:val="left"/>
      <w:pPr>
        <w:tabs>
          <w:tab w:val="num" w:pos="317"/>
        </w:tabs>
        <w:ind w:left="317" w:hanging="283"/>
      </w:pPr>
      <w:rPr>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lowerLetter"/>
      <w:lvlText w:val="%2."/>
      <w:lvlJc w:val="left"/>
      <w:pPr>
        <w:tabs>
          <w:tab w:val="num" w:pos="1360"/>
        </w:tabs>
        <w:ind w:left="1360" w:hanging="360"/>
      </w:pPr>
      <w:rPr>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lowerRoman"/>
      <w:lvlText w:val="%3."/>
      <w:lvlJc w:val="left"/>
      <w:pPr>
        <w:tabs>
          <w:tab w:val="num" w:pos="2080"/>
        </w:tabs>
        <w:ind w:left="2080" w:hanging="296"/>
      </w:pPr>
      <w:rPr>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decimal"/>
      <w:lvlText w:val="%4."/>
      <w:lvlJc w:val="left"/>
      <w:pPr>
        <w:tabs>
          <w:tab w:val="num" w:pos="2800"/>
        </w:tabs>
        <w:ind w:left="2800" w:hanging="360"/>
      </w:pPr>
      <w:rPr>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lowerLetter"/>
      <w:lvlText w:val="%5."/>
      <w:lvlJc w:val="left"/>
      <w:pPr>
        <w:tabs>
          <w:tab w:val="num" w:pos="3520"/>
        </w:tabs>
        <w:ind w:left="3520" w:hanging="360"/>
      </w:pPr>
      <w:rPr>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lowerRoman"/>
      <w:lvlText w:val="%6."/>
      <w:lvlJc w:val="left"/>
      <w:pPr>
        <w:tabs>
          <w:tab w:val="num" w:pos="4240"/>
        </w:tabs>
        <w:ind w:left="4240" w:hanging="296"/>
      </w:pPr>
      <w:rPr>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decimal"/>
      <w:lvlText w:val="%7."/>
      <w:lvlJc w:val="left"/>
      <w:pPr>
        <w:tabs>
          <w:tab w:val="num" w:pos="4960"/>
        </w:tabs>
        <w:ind w:left="4960" w:hanging="360"/>
      </w:pPr>
      <w:rPr>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lowerLetter"/>
      <w:lvlText w:val="%8."/>
      <w:lvlJc w:val="left"/>
      <w:pPr>
        <w:tabs>
          <w:tab w:val="num" w:pos="5680"/>
        </w:tabs>
        <w:ind w:left="5680" w:hanging="360"/>
      </w:pPr>
      <w:rPr>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lowerRoman"/>
      <w:lvlText w:val="%9."/>
      <w:lvlJc w:val="left"/>
      <w:pPr>
        <w:tabs>
          <w:tab w:val="num" w:pos="6400"/>
        </w:tabs>
        <w:ind w:left="6400" w:hanging="296"/>
      </w:pPr>
      <w:rPr>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6" w15:restartNumberingAfterBreak="0">
    <w:nsid w:val="21252DE0"/>
    <w:multiLevelType w:val="hybridMultilevel"/>
    <w:tmpl w:val="4AC84B3C"/>
    <w:lvl w:ilvl="0" w:tplc="9130563E">
      <w:start w:val="1"/>
      <w:numFmt w:val="decimal"/>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5B1E02"/>
    <w:multiLevelType w:val="hybridMultilevel"/>
    <w:tmpl w:val="59740A2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B9D7404"/>
    <w:multiLevelType w:val="hybridMultilevel"/>
    <w:tmpl w:val="4AC84B3C"/>
    <w:lvl w:ilvl="0" w:tplc="9130563E">
      <w:start w:val="1"/>
      <w:numFmt w:val="decimal"/>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C01105"/>
    <w:multiLevelType w:val="hybridMultilevel"/>
    <w:tmpl w:val="59740A2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343E7C7E"/>
    <w:multiLevelType w:val="hybridMultilevel"/>
    <w:tmpl w:val="02A6EAB2"/>
    <w:lvl w:ilvl="0" w:tplc="04090019">
      <w:start w:val="1"/>
      <w:numFmt w:val="lowerLetter"/>
      <w:lvlText w:val="%1."/>
      <w:lvlJc w:val="left"/>
      <w:pPr>
        <w:ind w:left="144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371C629A"/>
    <w:multiLevelType w:val="multilevel"/>
    <w:tmpl w:val="787CA242"/>
    <w:lvl w:ilvl="0">
      <w:start w:val="1"/>
      <w:numFmt w:val="decimal"/>
      <w:pStyle w:val="ColorfulList-Accent11"/>
      <w:lvlText w:val="%1."/>
      <w:lvlJc w:val="righ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8636768"/>
    <w:multiLevelType w:val="hybridMultilevel"/>
    <w:tmpl w:val="7BC495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124B9F"/>
    <w:multiLevelType w:val="hybridMultilevel"/>
    <w:tmpl w:val="EB4ED8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3D1E5A2D"/>
    <w:multiLevelType w:val="hybridMultilevel"/>
    <w:tmpl w:val="A0F2132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47EF58E3"/>
    <w:multiLevelType w:val="hybridMultilevel"/>
    <w:tmpl w:val="A9664D2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AA4288F"/>
    <w:multiLevelType w:val="hybridMultilevel"/>
    <w:tmpl w:val="6A02683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579D6B1F"/>
    <w:multiLevelType w:val="hybridMultilevel"/>
    <w:tmpl w:val="C606541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59C774DC"/>
    <w:multiLevelType w:val="hybridMultilevel"/>
    <w:tmpl w:val="7BC495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CD7A81"/>
    <w:multiLevelType w:val="multilevel"/>
    <w:tmpl w:val="2E5858DA"/>
    <w:lvl w:ilvl="0">
      <w:start w:val="1"/>
      <w:numFmt w:val="decimal"/>
      <w:lvlText w:val="%1."/>
      <w:lvlJc w:val="left"/>
      <w:pPr>
        <w:tabs>
          <w:tab w:val="num" w:pos="317"/>
        </w:tabs>
        <w:ind w:left="317" w:hanging="283"/>
      </w:pPr>
      <w:rPr>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lowerLetter"/>
      <w:lvlText w:val="%2."/>
      <w:lvlJc w:val="left"/>
      <w:pPr>
        <w:tabs>
          <w:tab w:val="num" w:pos="1360"/>
        </w:tabs>
        <w:ind w:left="1360" w:hanging="360"/>
      </w:pPr>
      <w:rPr>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lowerRoman"/>
      <w:lvlText w:val="%3."/>
      <w:lvlJc w:val="left"/>
      <w:pPr>
        <w:tabs>
          <w:tab w:val="num" w:pos="2080"/>
        </w:tabs>
        <w:ind w:left="2080" w:hanging="296"/>
      </w:pPr>
      <w:rPr>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decimal"/>
      <w:lvlText w:val="%4."/>
      <w:lvlJc w:val="left"/>
      <w:pPr>
        <w:tabs>
          <w:tab w:val="num" w:pos="2800"/>
        </w:tabs>
        <w:ind w:left="2800" w:hanging="360"/>
      </w:pPr>
      <w:rPr>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lowerLetter"/>
      <w:lvlText w:val="%5."/>
      <w:lvlJc w:val="left"/>
      <w:pPr>
        <w:tabs>
          <w:tab w:val="num" w:pos="3520"/>
        </w:tabs>
        <w:ind w:left="3520" w:hanging="360"/>
      </w:pPr>
      <w:rPr>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lowerRoman"/>
      <w:lvlText w:val="%6."/>
      <w:lvlJc w:val="left"/>
      <w:pPr>
        <w:tabs>
          <w:tab w:val="num" w:pos="4240"/>
        </w:tabs>
        <w:ind w:left="4240" w:hanging="296"/>
      </w:pPr>
      <w:rPr>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decimal"/>
      <w:lvlText w:val="%7."/>
      <w:lvlJc w:val="left"/>
      <w:pPr>
        <w:tabs>
          <w:tab w:val="num" w:pos="4960"/>
        </w:tabs>
        <w:ind w:left="4960" w:hanging="360"/>
      </w:pPr>
      <w:rPr>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lowerLetter"/>
      <w:lvlText w:val="%8."/>
      <w:lvlJc w:val="left"/>
      <w:pPr>
        <w:tabs>
          <w:tab w:val="num" w:pos="5680"/>
        </w:tabs>
        <w:ind w:left="5680" w:hanging="360"/>
      </w:pPr>
      <w:rPr>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lowerRoman"/>
      <w:lvlText w:val="%9."/>
      <w:lvlJc w:val="left"/>
      <w:pPr>
        <w:tabs>
          <w:tab w:val="num" w:pos="6400"/>
        </w:tabs>
        <w:ind w:left="6400" w:hanging="296"/>
      </w:pPr>
      <w:rPr>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20" w15:restartNumberingAfterBreak="0">
    <w:nsid w:val="7A33385A"/>
    <w:multiLevelType w:val="hybridMultilevel"/>
    <w:tmpl w:val="02A6EAB2"/>
    <w:lvl w:ilvl="0" w:tplc="04090019">
      <w:start w:val="1"/>
      <w:numFmt w:val="lowerLetter"/>
      <w:lvlText w:val="%1."/>
      <w:lvlJc w:val="left"/>
      <w:pPr>
        <w:ind w:left="144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7D130B2B"/>
    <w:multiLevelType w:val="hybridMultilevel"/>
    <w:tmpl w:val="58D2EAA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7EC803F9"/>
    <w:multiLevelType w:val="multilevel"/>
    <w:tmpl w:val="1AE88756"/>
    <w:styleLink w:val="List6"/>
    <w:lvl w:ilvl="0">
      <w:start w:val="1"/>
      <w:numFmt w:val="upperLetter"/>
      <w:lvlText w:val="%1)"/>
      <w:lvlJc w:val="left"/>
      <w:rPr>
        <w:color w:val="000000"/>
        <w:position w:val="0"/>
        <w:u w:color="000000"/>
        <w:rtl w:val="0"/>
      </w:rPr>
    </w:lvl>
    <w:lvl w:ilvl="1">
      <w:start w:val="1"/>
      <w:numFmt w:val="lowerLetter"/>
      <w:lvlText w:val="%2."/>
      <w:lvlJc w:val="left"/>
      <w:rPr>
        <w:color w:val="000000"/>
        <w:position w:val="0"/>
        <w:u w:color="000000"/>
        <w:rtl w:val="0"/>
      </w:rPr>
    </w:lvl>
    <w:lvl w:ilvl="2">
      <w:start w:val="1"/>
      <w:numFmt w:val="lowerRoman"/>
      <w:lvlText w:val="%3."/>
      <w:lvlJc w:val="left"/>
      <w:rPr>
        <w:color w:val="000000"/>
        <w:position w:val="0"/>
        <w:u w:color="000000"/>
        <w:rtl w:val="0"/>
      </w:rPr>
    </w:lvl>
    <w:lvl w:ilvl="3">
      <w:start w:val="1"/>
      <w:numFmt w:val="decimal"/>
      <w:lvlText w:val="%4."/>
      <w:lvlJc w:val="left"/>
      <w:rPr>
        <w:color w:val="000000"/>
        <w:position w:val="0"/>
        <w:u w:color="000000"/>
        <w:rtl w:val="0"/>
      </w:rPr>
    </w:lvl>
    <w:lvl w:ilvl="4">
      <w:start w:val="1"/>
      <w:numFmt w:val="lowerLetter"/>
      <w:lvlText w:val="%5."/>
      <w:lvlJc w:val="left"/>
      <w:rPr>
        <w:color w:val="000000"/>
        <w:position w:val="0"/>
        <w:u w:color="000000"/>
        <w:rtl w:val="0"/>
      </w:rPr>
    </w:lvl>
    <w:lvl w:ilvl="5">
      <w:start w:val="1"/>
      <w:numFmt w:val="lowerRoman"/>
      <w:lvlText w:val="%6."/>
      <w:lvlJc w:val="left"/>
      <w:rPr>
        <w:color w:val="000000"/>
        <w:position w:val="0"/>
        <w:u w:color="000000"/>
        <w:rtl w:val="0"/>
      </w:rPr>
    </w:lvl>
    <w:lvl w:ilvl="6">
      <w:start w:val="1"/>
      <w:numFmt w:val="decimal"/>
      <w:lvlText w:val="%7."/>
      <w:lvlJc w:val="left"/>
      <w:rPr>
        <w:color w:val="000000"/>
        <w:position w:val="0"/>
        <w:u w:color="000000"/>
        <w:rtl w:val="0"/>
      </w:rPr>
    </w:lvl>
    <w:lvl w:ilvl="7">
      <w:start w:val="1"/>
      <w:numFmt w:val="lowerLetter"/>
      <w:lvlText w:val="%8."/>
      <w:lvlJc w:val="left"/>
      <w:rPr>
        <w:color w:val="000000"/>
        <w:position w:val="0"/>
        <w:u w:color="000000"/>
        <w:rtl w:val="0"/>
      </w:rPr>
    </w:lvl>
    <w:lvl w:ilvl="8">
      <w:start w:val="1"/>
      <w:numFmt w:val="lowerRoman"/>
      <w:lvlText w:val="%9."/>
      <w:lvlJc w:val="left"/>
      <w:rPr>
        <w:color w:val="000000"/>
        <w:position w:val="0"/>
        <w:u w:color="000000"/>
        <w:rtl w:val="0"/>
      </w:rPr>
    </w:lvl>
  </w:abstractNum>
  <w:num w:numId="1" w16cid:durableId="1452018506">
    <w:abstractNumId w:val="11"/>
  </w:num>
  <w:num w:numId="2" w16cid:durableId="1249273729">
    <w:abstractNumId w:val="11"/>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89281795">
    <w:abstractNumId w:val="11"/>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60543198">
    <w:abstractNumId w:val="9"/>
  </w:num>
  <w:num w:numId="5" w16cid:durableId="1881894041">
    <w:abstractNumId w:val="17"/>
  </w:num>
  <w:num w:numId="6" w16cid:durableId="833491002">
    <w:abstractNumId w:val="0"/>
  </w:num>
  <w:num w:numId="7" w16cid:durableId="2074893153">
    <w:abstractNumId w:val="16"/>
  </w:num>
  <w:num w:numId="8" w16cid:durableId="1075399502">
    <w:abstractNumId w:val="7"/>
  </w:num>
  <w:num w:numId="9" w16cid:durableId="552614961">
    <w:abstractNumId w:val="14"/>
  </w:num>
  <w:num w:numId="10" w16cid:durableId="1019818229">
    <w:abstractNumId w:val="21"/>
  </w:num>
  <w:num w:numId="11" w16cid:durableId="1253588125">
    <w:abstractNumId w:val="5"/>
  </w:num>
  <w:num w:numId="12" w16cid:durableId="216748809">
    <w:abstractNumId w:val="15"/>
  </w:num>
  <w:num w:numId="13" w16cid:durableId="1941638185">
    <w:abstractNumId w:val="2"/>
  </w:num>
  <w:num w:numId="14" w16cid:durableId="1050029724">
    <w:abstractNumId w:val="18"/>
  </w:num>
  <w:num w:numId="15" w16cid:durableId="1019576230">
    <w:abstractNumId w:val="6"/>
  </w:num>
  <w:num w:numId="16" w16cid:durableId="37970537">
    <w:abstractNumId w:val="20"/>
  </w:num>
  <w:num w:numId="17" w16cid:durableId="630474818">
    <w:abstractNumId w:val="12"/>
  </w:num>
  <w:num w:numId="18" w16cid:durableId="1214734568">
    <w:abstractNumId w:val="4"/>
  </w:num>
  <w:num w:numId="19" w16cid:durableId="690184650">
    <w:abstractNumId w:val="10"/>
  </w:num>
  <w:num w:numId="20" w16cid:durableId="1380788498">
    <w:abstractNumId w:val="1"/>
  </w:num>
  <w:num w:numId="21" w16cid:durableId="720324058">
    <w:abstractNumId w:val="3"/>
  </w:num>
  <w:num w:numId="22" w16cid:durableId="1780292410">
    <w:abstractNumId w:val="22"/>
  </w:num>
  <w:num w:numId="23" w16cid:durableId="1259749845">
    <w:abstractNumId w:val="19"/>
  </w:num>
  <w:num w:numId="24" w16cid:durableId="348025557">
    <w:abstractNumId w:val="8"/>
  </w:num>
  <w:num w:numId="25" w16cid:durableId="2130126644">
    <w:abstractNumId w:val="13"/>
  </w:num>
  <w:num w:numId="26" w16cid:durableId="191273646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nnals Intern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sd2v9rta7r0d9oevr0kxdep9zex0wzezf22a&quot;&gt;Perioperative-AF-Converted&lt;record-ids&gt;&lt;item&gt;8&lt;/item&gt;&lt;item&gt;9&lt;/item&gt;&lt;item&gt;17&lt;/item&gt;&lt;item&gt;19&lt;/item&gt;&lt;item&gt;22&lt;/item&gt;&lt;item&gt;23&lt;/item&gt;&lt;item&gt;24&lt;/item&gt;&lt;item&gt;26&lt;/item&gt;&lt;item&gt;27&lt;/item&gt;&lt;item&gt;32&lt;/item&gt;&lt;item&gt;33&lt;/item&gt;&lt;item&gt;34&lt;/item&gt;&lt;item&gt;41&lt;/item&gt;&lt;item&gt;42&lt;/item&gt;&lt;item&gt;44&lt;/item&gt;&lt;item&gt;48&lt;/item&gt;&lt;item&gt;50&lt;/item&gt;&lt;item&gt;51&lt;/item&gt;&lt;item&gt;52&lt;/item&gt;&lt;item&gt;53&lt;/item&gt;&lt;item&gt;54&lt;/item&gt;&lt;item&gt;59&lt;/item&gt;&lt;item&gt;65&lt;/item&gt;&lt;item&gt;88&lt;/item&gt;&lt;item&gt;89&lt;/item&gt;&lt;item&gt;90&lt;/item&gt;&lt;item&gt;91&lt;/item&gt;&lt;item&gt;92&lt;/item&gt;&lt;item&gt;95&lt;/item&gt;&lt;item&gt;96&lt;/item&gt;&lt;item&gt;99&lt;/item&gt;&lt;item&gt;100&lt;/item&gt;&lt;item&gt;126&lt;/item&gt;&lt;item&gt;127&lt;/item&gt;&lt;item&gt;131&lt;/item&gt;&lt;item&gt;194&lt;/item&gt;&lt;item&gt;221&lt;/item&gt;&lt;item&gt;222&lt;/item&gt;&lt;item&gt;224&lt;/item&gt;&lt;item&gt;226&lt;/item&gt;&lt;item&gt;229&lt;/item&gt;&lt;item&gt;230&lt;/item&gt;&lt;item&gt;232&lt;/item&gt;&lt;/record-ids&gt;&lt;/item&gt;&lt;/Libraries&gt;"/>
  </w:docVars>
  <w:rsids>
    <w:rsidRoot w:val="00BD50D2"/>
    <w:rsid w:val="00006C6B"/>
    <w:rsid w:val="00025993"/>
    <w:rsid w:val="00036FA5"/>
    <w:rsid w:val="000600A2"/>
    <w:rsid w:val="0007362A"/>
    <w:rsid w:val="000C115C"/>
    <w:rsid w:val="000C516D"/>
    <w:rsid w:val="000E4381"/>
    <w:rsid w:val="000F7F17"/>
    <w:rsid w:val="001046AF"/>
    <w:rsid w:val="001421E1"/>
    <w:rsid w:val="00145390"/>
    <w:rsid w:val="00167658"/>
    <w:rsid w:val="0017536F"/>
    <w:rsid w:val="00187AFA"/>
    <w:rsid w:val="00187B71"/>
    <w:rsid w:val="00190953"/>
    <w:rsid w:val="001952D0"/>
    <w:rsid w:val="001A7E84"/>
    <w:rsid w:val="001B6A24"/>
    <w:rsid w:val="001E75F9"/>
    <w:rsid w:val="0020145D"/>
    <w:rsid w:val="00203AB9"/>
    <w:rsid w:val="00206D3A"/>
    <w:rsid w:val="00220EE6"/>
    <w:rsid w:val="0022245D"/>
    <w:rsid w:val="0022333F"/>
    <w:rsid w:val="002337FC"/>
    <w:rsid w:val="00235B67"/>
    <w:rsid w:val="00236A26"/>
    <w:rsid w:val="00241D0F"/>
    <w:rsid w:val="00242C19"/>
    <w:rsid w:val="00243506"/>
    <w:rsid w:val="00252885"/>
    <w:rsid w:val="00255F6A"/>
    <w:rsid w:val="00265B63"/>
    <w:rsid w:val="002715C8"/>
    <w:rsid w:val="002727B9"/>
    <w:rsid w:val="00275E64"/>
    <w:rsid w:val="00275F6B"/>
    <w:rsid w:val="002843A0"/>
    <w:rsid w:val="002A5354"/>
    <w:rsid w:val="002B4BC8"/>
    <w:rsid w:val="002D164F"/>
    <w:rsid w:val="002D410F"/>
    <w:rsid w:val="002F46C3"/>
    <w:rsid w:val="00317EC3"/>
    <w:rsid w:val="00331DD8"/>
    <w:rsid w:val="0033485B"/>
    <w:rsid w:val="00343610"/>
    <w:rsid w:val="003534E6"/>
    <w:rsid w:val="00376C14"/>
    <w:rsid w:val="003A504F"/>
    <w:rsid w:val="003B53C1"/>
    <w:rsid w:val="003C7392"/>
    <w:rsid w:val="003D5739"/>
    <w:rsid w:val="003D733A"/>
    <w:rsid w:val="0040465D"/>
    <w:rsid w:val="00414839"/>
    <w:rsid w:val="00426C55"/>
    <w:rsid w:val="00432AD0"/>
    <w:rsid w:val="00435217"/>
    <w:rsid w:val="004371FE"/>
    <w:rsid w:val="004500A8"/>
    <w:rsid w:val="0046135A"/>
    <w:rsid w:val="00472A13"/>
    <w:rsid w:val="004759C5"/>
    <w:rsid w:val="00481F62"/>
    <w:rsid w:val="004836B2"/>
    <w:rsid w:val="00487BB0"/>
    <w:rsid w:val="00487C03"/>
    <w:rsid w:val="004B59CF"/>
    <w:rsid w:val="004B69A4"/>
    <w:rsid w:val="004B73BC"/>
    <w:rsid w:val="004D0B8B"/>
    <w:rsid w:val="004E2D05"/>
    <w:rsid w:val="004F02E4"/>
    <w:rsid w:val="005045CB"/>
    <w:rsid w:val="00513A7C"/>
    <w:rsid w:val="00520A74"/>
    <w:rsid w:val="0052291A"/>
    <w:rsid w:val="005339BB"/>
    <w:rsid w:val="005529FF"/>
    <w:rsid w:val="005633F9"/>
    <w:rsid w:val="00570540"/>
    <w:rsid w:val="00597AC4"/>
    <w:rsid w:val="005B3A4F"/>
    <w:rsid w:val="005C1158"/>
    <w:rsid w:val="005C2F51"/>
    <w:rsid w:val="005C3EC3"/>
    <w:rsid w:val="005C63CB"/>
    <w:rsid w:val="005E0088"/>
    <w:rsid w:val="0062694E"/>
    <w:rsid w:val="00633DD5"/>
    <w:rsid w:val="00640D0C"/>
    <w:rsid w:val="006425C9"/>
    <w:rsid w:val="006433C8"/>
    <w:rsid w:val="00657316"/>
    <w:rsid w:val="0069444B"/>
    <w:rsid w:val="006A2F18"/>
    <w:rsid w:val="006B32B0"/>
    <w:rsid w:val="006C062D"/>
    <w:rsid w:val="006C2A91"/>
    <w:rsid w:val="006D6C72"/>
    <w:rsid w:val="006F09C0"/>
    <w:rsid w:val="006F2E4A"/>
    <w:rsid w:val="006F3E62"/>
    <w:rsid w:val="006F4A0D"/>
    <w:rsid w:val="006F5EC0"/>
    <w:rsid w:val="00703DAB"/>
    <w:rsid w:val="00734642"/>
    <w:rsid w:val="00737DC7"/>
    <w:rsid w:val="007419DA"/>
    <w:rsid w:val="00753152"/>
    <w:rsid w:val="00794368"/>
    <w:rsid w:val="00794ECB"/>
    <w:rsid w:val="007A3DF0"/>
    <w:rsid w:val="007C4CFE"/>
    <w:rsid w:val="007C60BA"/>
    <w:rsid w:val="007D1FA7"/>
    <w:rsid w:val="007D4A33"/>
    <w:rsid w:val="007D68EF"/>
    <w:rsid w:val="00803D18"/>
    <w:rsid w:val="008277CD"/>
    <w:rsid w:val="0083483B"/>
    <w:rsid w:val="00852980"/>
    <w:rsid w:val="00854224"/>
    <w:rsid w:val="008619EA"/>
    <w:rsid w:val="00891C92"/>
    <w:rsid w:val="008A750A"/>
    <w:rsid w:val="008B6D61"/>
    <w:rsid w:val="008C21CC"/>
    <w:rsid w:val="008D68AD"/>
    <w:rsid w:val="008D7996"/>
    <w:rsid w:val="008F17F5"/>
    <w:rsid w:val="00925940"/>
    <w:rsid w:val="00953DD8"/>
    <w:rsid w:val="00970A76"/>
    <w:rsid w:val="00977726"/>
    <w:rsid w:val="00980CE7"/>
    <w:rsid w:val="00996585"/>
    <w:rsid w:val="00996DE8"/>
    <w:rsid w:val="009B2D9A"/>
    <w:rsid w:val="009B4328"/>
    <w:rsid w:val="009C1AFD"/>
    <w:rsid w:val="009C74AC"/>
    <w:rsid w:val="009D181C"/>
    <w:rsid w:val="00A16ECE"/>
    <w:rsid w:val="00A179E0"/>
    <w:rsid w:val="00A35E9F"/>
    <w:rsid w:val="00A42A75"/>
    <w:rsid w:val="00A446BE"/>
    <w:rsid w:val="00A44D5A"/>
    <w:rsid w:val="00A63312"/>
    <w:rsid w:val="00A65235"/>
    <w:rsid w:val="00A74854"/>
    <w:rsid w:val="00A9384E"/>
    <w:rsid w:val="00AA271C"/>
    <w:rsid w:val="00AA6486"/>
    <w:rsid w:val="00AB13CD"/>
    <w:rsid w:val="00AB3709"/>
    <w:rsid w:val="00AC2EB0"/>
    <w:rsid w:val="00AC5B19"/>
    <w:rsid w:val="00AE68E1"/>
    <w:rsid w:val="00AF5FDF"/>
    <w:rsid w:val="00B06C2D"/>
    <w:rsid w:val="00B10ED2"/>
    <w:rsid w:val="00B12FCE"/>
    <w:rsid w:val="00B2044F"/>
    <w:rsid w:val="00B23C54"/>
    <w:rsid w:val="00B27CF2"/>
    <w:rsid w:val="00B42EF0"/>
    <w:rsid w:val="00B5744D"/>
    <w:rsid w:val="00BA0E24"/>
    <w:rsid w:val="00BB587F"/>
    <w:rsid w:val="00BD50D2"/>
    <w:rsid w:val="00BE2D45"/>
    <w:rsid w:val="00BE63A7"/>
    <w:rsid w:val="00BE69FA"/>
    <w:rsid w:val="00BE73AB"/>
    <w:rsid w:val="00BF6E70"/>
    <w:rsid w:val="00C13AC7"/>
    <w:rsid w:val="00C20EF0"/>
    <w:rsid w:val="00C36A28"/>
    <w:rsid w:val="00C40632"/>
    <w:rsid w:val="00C43E5F"/>
    <w:rsid w:val="00C479A8"/>
    <w:rsid w:val="00C63348"/>
    <w:rsid w:val="00C93655"/>
    <w:rsid w:val="00C95F48"/>
    <w:rsid w:val="00C96C07"/>
    <w:rsid w:val="00CB6F6A"/>
    <w:rsid w:val="00CC4C1B"/>
    <w:rsid w:val="00CC643D"/>
    <w:rsid w:val="00CD672F"/>
    <w:rsid w:val="00D406CB"/>
    <w:rsid w:val="00D51932"/>
    <w:rsid w:val="00D51F81"/>
    <w:rsid w:val="00D95B51"/>
    <w:rsid w:val="00DA7D6B"/>
    <w:rsid w:val="00DC7277"/>
    <w:rsid w:val="00DD56FE"/>
    <w:rsid w:val="00DE54B9"/>
    <w:rsid w:val="00DF0CE7"/>
    <w:rsid w:val="00E23700"/>
    <w:rsid w:val="00E352D1"/>
    <w:rsid w:val="00E62A08"/>
    <w:rsid w:val="00E777F8"/>
    <w:rsid w:val="00E77D92"/>
    <w:rsid w:val="00EA5A9B"/>
    <w:rsid w:val="00EE1C6C"/>
    <w:rsid w:val="00EE7512"/>
    <w:rsid w:val="00EF5563"/>
    <w:rsid w:val="00EF7AED"/>
    <w:rsid w:val="00EF7F21"/>
    <w:rsid w:val="00F125B9"/>
    <w:rsid w:val="00F12DFD"/>
    <w:rsid w:val="00F14206"/>
    <w:rsid w:val="00F26625"/>
    <w:rsid w:val="00F43D11"/>
    <w:rsid w:val="00F64EAB"/>
    <w:rsid w:val="00F7108E"/>
    <w:rsid w:val="00F762FF"/>
    <w:rsid w:val="00F77691"/>
    <w:rsid w:val="00F804A6"/>
    <w:rsid w:val="00FA47AF"/>
    <w:rsid w:val="00FC6FE3"/>
    <w:rsid w:val="00FD1439"/>
    <w:rsid w:val="00FE11E2"/>
    <w:rsid w:val="00FF5003"/>
    <w:rsid w:val="00FF7476"/>
    <w:rsid w:val="00FF7E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7E332C7A"/>
  <w15:chartTrackingRefBased/>
  <w15:docId w15:val="{3F43BC96-6029-4C6D-81CF-3B79B1C7C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0145D"/>
    <w:rPr>
      <w:color w:val="0563C1" w:themeColor="hyperlink"/>
      <w:u w:val="single"/>
    </w:rPr>
  </w:style>
  <w:style w:type="character" w:styleId="UnresolvedMention">
    <w:name w:val="Unresolved Mention"/>
    <w:basedOn w:val="DefaultParagraphFont"/>
    <w:uiPriority w:val="99"/>
    <w:semiHidden/>
    <w:unhideWhenUsed/>
    <w:rsid w:val="0020145D"/>
    <w:rPr>
      <w:color w:val="605E5C"/>
      <w:shd w:val="clear" w:color="auto" w:fill="E1DFDD"/>
    </w:rPr>
  </w:style>
  <w:style w:type="paragraph" w:customStyle="1" w:styleId="ColorfulList-Accent11">
    <w:name w:val="Colorful List - Accent 11"/>
    <w:autoRedefine/>
    <w:uiPriority w:val="34"/>
    <w:qFormat/>
    <w:rsid w:val="0020145D"/>
    <w:pPr>
      <w:numPr>
        <w:numId w:val="1"/>
      </w:numPr>
      <w:spacing w:after="120" w:line="240" w:lineRule="auto"/>
      <w:contextualSpacing/>
      <w:jc w:val="both"/>
    </w:pPr>
    <w:rPr>
      <w:rFonts w:ascii="Times New Roman" w:eastAsia="ヒラギノ角ゴ Pro W3" w:hAnsi="Times New Roman" w:cs="Times New Roman"/>
      <w:color w:val="000000"/>
      <w:sz w:val="24"/>
      <w:szCs w:val="24"/>
    </w:rPr>
  </w:style>
  <w:style w:type="paragraph" w:styleId="ListParagraph">
    <w:name w:val="List Paragraph"/>
    <w:basedOn w:val="Normal"/>
    <w:uiPriority w:val="34"/>
    <w:qFormat/>
    <w:rsid w:val="0020145D"/>
    <w:pPr>
      <w:ind w:left="720"/>
      <w:contextualSpacing/>
    </w:pPr>
  </w:style>
  <w:style w:type="paragraph" w:styleId="CommentText">
    <w:name w:val="annotation text"/>
    <w:basedOn w:val="Normal"/>
    <w:link w:val="CommentTextChar"/>
    <w:uiPriority w:val="99"/>
    <w:semiHidden/>
    <w:unhideWhenUsed/>
    <w:rsid w:val="00472A13"/>
    <w:pPr>
      <w:spacing w:line="240" w:lineRule="auto"/>
    </w:pPr>
    <w:rPr>
      <w:sz w:val="20"/>
      <w:szCs w:val="20"/>
    </w:rPr>
  </w:style>
  <w:style w:type="character" w:customStyle="1" w:styleId="CommentTextChar">
    <w:name w:val="Comment Text Char"/>
    <w:basedOn w:val="DefaultParagraphFont"/>
    <w:link w:val="CommentText"/>
    <w:uiPriority w:val="99"/>
    <w:semiHidden/>
    <w:rsid w:val="00472A13"/>
    <w:rPr>
      <w:sz w:val="20"/>
      <w:szCs w:val="20"/>
    </w:rPr>
  </w:style>
  <w:style w:type="character" w:styleId="CommentReference">
    <w:name w:val="annotation reference"/>
    <w:uiPriority w:val="99"/>
    <w:semiHidden/>
    <w:unhideWhenUsed/>
    <w:rsid w:val="00472A13"/>
    <w:rPr>
      <w:sz w:val="18"/>
      <w:szCs w:val="18"/>
    </w:rPr>
  </w:style>
  <w:style w:type="paragraph" w:customStyle="1" w:styleId="EndNoteBibliographyTitle">
    <w:name w:val="EndNote Bibliography Title"/>
    <w:basedOn w:val="Normal"/>
    <w:link w:val="EndNoteBibliographyTitleChar"/>
    <w:rsid w:val="001B6A2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B6A24"/>
    <w:rPr>
      <w:rFonts w:ascii="Calibri" w:hAnsi="Calibri" w:cs="Calibri"/>
      <w:noProof/>
    </w:rPr>
  </w:style>
  <w:style w:type="paragraph" w:customStyle="1" w:styleId="EndNoteBibliography">
    <w:name w:val="EndNote Bibliography"/>
    <w:basedOn w:val="Normal"/>
    <w:link w:val="EndNoteBibliographyChar"/>
    <w:rsid w:val="001B6A24"/>
    <w:pPr>
      <w:spacing w:line="360" w:lineRule="auto"/>
    </w:pPr>
    <w:rPr>
      <w:rFonts w:ascii="Calibri" w:hAnsi="Calibri" w:cs="Calibri"/>
      <w:noProof/>
    </w:rPr>
  </w:style>
  <w:style w:type="character" w:customStyle="1" w:styleId="EndNoteBibliographyChar">
    <w:name w:val="EndNote Bibliography Char"/>
    <w:basedOn w:val="DefaultParagraphFont"/>
    <w:link w:val="EndNoteBibliography"/>
    <w:rsid w:val="001B6A24"/>
    <w:rPr>
      <w:rFonts w:ascii="Calibri" w:hAnsi="Calibri" w:cs="Calibri"/>
      <w:noProof/>
    </w:rPr>
  </w:style>
  <w:style w:type="table" w:styleId="TableGrid">
    <w:name w:val="Table Grid"/>
    <w:basedOn w:val="TableNormal"/>
    <w:uiPriority w:val="39"/>
    <w:rsid w:val="004D0B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03D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3DAB"/>
  </w:style>
  <w:style w:type="paragraph" w:styleId="Footer">
    <w:name w:val="footer"/>
    <w:basedOn w:val="Normal"/>
    <w:link w:val="FooterChar"/>
    <w:uiPriority w:val="99"/>
    <w:unhideWhenUsed/>
    <w:rsid w:val="00703D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3DAB"/>
  </w:style>
  <w:style w:type="numbering" w:customStyle="1" w:styleId="List0">
    <w:name w:val="List 0"/>
    <w:basedOn w:val="NoList"/>
    <w:rsid w:val="003D733A"/>
    <w:pPr>
      <w:numPr>
        <w:numId w:val="11"/>
      </w:numPr>
    </w:pPr>
  </w:style>
  <w:style w:type="paragraph" w:styleId="BalloonText">
    <w:name w:val="Balloon Text"/>
    <w:basedOn w:val="Normal"/>
    <w:link w:val="BalloonTextChar"/>
    <w:uiPriority w:val="99"/>
    <w:semiHidden/>
    <w:unhideWhenUsed/>
    <w:rsid w:val="004046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465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95B51"/>
    <w:rPr>
      <w:b/>
      <w:bCs/>
    </w:rPr>
  </w:style>
  <w:style w:type="character" w:customStyle="1" w:styleId="CommentSubjectChar">
    <w:name w:val="Comment Subject Char"/>
    <w:basedOn w:val="CommentTextChar"/>
    <w:link w:val="CommentSubject"/>
    <w:uiPriority w:val="99"/>
    <w:semiHidden/>
    <w:rsid w:val="00D95B51"/>
    <w:rPr>
      <w:b/>
      <w:bCs/>
      <w:sz w:val="20"/>
      <w:szCs w:val="20"/>
    </w:rPr>
  </w:style>
  <w:style w:type="numbering" w:customStyle="1" w:styleId="List6">
    <w:name w:val="List 6"/>
    <w:basedOn w:val="NoList"/>
    <w:rsid w:val="00435217"/>
    <w:pPr>
      <w:numPr>
        <w:numId w:val="22"/>
      </w:numPr>
    </w:pPr>
  </w:style>
  <w:style w:type="table" w:customStyle="1" w:styleId="TableGrid1">
    <w:name w:val="Table Grid1"/>
    <w:basedOn w:val="TableNormal"/>
    <w:next w:val="TableGrid"/>
    <w:uiPriority w:val="39"/>
    <w:rsid w:val="001676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098663">
      <w:bodyDiv w:val="1"/>
      <w:marLeft w:val="0"/>
      <w:marRight w:val="0"/>
      <w:marTop w:val="0"/>
      <w:marBottom w:val="0"/>
      <w:divBdr>
        <w:top w:val="none" w:sz="0" w:space="0" w:color="auto"/>
        <w:left w:val="none" w:sz="0" w:space="0" w:color="auto"/>
        <w:bottom w:val="none" w:sz="0" w:space="0" w:color="auto"/>
        <w:right w:val="none" w:sz="0" w:space="0" w:color="auto"/>
      </w:divBdr>
    </w:div>
    <w:div w:id="265890658">
      <w:bodyDiv w:val="1"/>
      <w:marLeft w:val="0"/>
      <w:marRight w:val="0"/>
      <w:marTop w:val="0"/>
      <w:marBottom w:val="0"/>
      <w:divBdr>
        <w:top w:val="none" w:sz="0" w:space="0" w:color="auto"/>
        <w:left w:val="none" w:sz="0" w:space="0" w:color="auto"/>
        <w:bottom w:val="none" w:sz="0" w:space="0" w:color="auto"/>
        <w:right w:val="none" w:sz="0" w:space="0" w:color="auto"/>
      </w:divBdr>
    </w:div>
    <w:div w:id="452097980">
      <w:bodyDiv w:val="1"/>
      <w:marLeft w:val="0"/>
      <w:marRight w:val="0"/>
      <w:marTop w:val="0"/>
      <w:marBottom w:val="0"/>
      <w:divBdr>
        <w:top w:val="none" w:sz="0" w:space="0" w:color="auto"/>
        <w:left w:val="none" w:sz="0" w:space="0" w:color="auto"/>
        <w:bottom w:val="none" w:sz="0" w:space="0" w:color="auto"/>
        <w:right w:val="none" w:sz="0" w:space="0" w:color="auto"/>
      </w:divBdr>
    </w:div>
    <w:div w:id="572546101">
      <w:bodyDiv w:val="1"/>
      <w:marLeft w:val="0"/>
      <w:marRight w:val="0"/>
      <w:marTop w:val="0"/>
      <w:marBottom w:val="0"/>
      <w:divBdr>
        <w:top w:val="none" w:sz="0" w:space="0" w:color="auto"/>
        <w:left w:val="none" w:sz="0" w:space="0" w:color="auto"/>
        <w:bottom w:val="none" w:sz="0" w:space="0" w:color="auto"/>
        <w:right w:val="none" w:sz="0" w:space="0" w:color="auto"/>
      </w:divBdr>
    </w:div>
    <w:div w:id="615454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David.conen@phri.ca"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5</Pages>
  <Words>7605</Words>
  <Characters>43351</Characters>
  <Application>Microsoft Office Word</Application>
  <DocSecurity>4</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en, David</dc:creator>
  <cp:keywords/>
  <dc:description/>
  <cp:lastModifiedBy>Wells, Jennifer</cp:lastModifiedBy>
  <cp:revision>2</cp:revision>
  <dcterms:created xsi:type="dcterms:W3CDTF">2023-03-21T15:45:00Z</dcterms:created>
  <dcterms:modified xsi:type="dcterms:W3CDTF">2023-03-21T15:45:00Z</dcterms:modified>
</cp:coreProperties>
</file>